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6BBEFF56" w14:textId="70AF56E6" w:rsidR="00065CBA" w:rsidRPr="006A16C0" w:rsidRDefault="00065CBA" w:rsidP="008D20E9">
      <w:pPr>
        <w:pStyle w:val="Normal1"/>
        <w:spacing w:line="240" w:lineRule="auto"/>
        <w:rPr>
          <w:sz w:val="24"/>
          <w:szCs w:val="24"/>
        </w:rPr>
      </w:pPr>
      <w:r w:rsidRPr="006A16C0">
        <w:rPr>
          <w:sz w:val="24"/>
          <w:szCs w:val="24"/>
        </w:rPr>
        <w:t xml:space="preserve">Title: </w:t>
      </w:r>
      <w:r w:rsidRPr="006A16C0">
        <w:rPr>
          <w:bCs/>
          <w:sz w:val="24"/>
          <w:szCs w:val="24"/>
        </w:rPr>
        <w:t xml:space="preserve">Quantifying the Contribution of Earlier Detection and Advancements in Treatment on </w:t>
      </w:r>
      <w:r w:rsidR="000958AC" w:rsidRPr="006A16C0">
        <w:rPr>
          <w:bCs/>
          <w:sz w:val="24"/>
          <w:szCs w:val="24"/>
        </w:rPr>
        <w:t xml:space="preserve">the </w:t>
      </w:r>
      <w:r w:rsidRPr="006A16C0">
        <w:rPr>
          <w:bCs/>
          <w:sz w:val="24"/>
          <w:szCs w:val="24"/>
        </w:rPr>
        <w:t>Gain in Life Expectancy for US Breast Cancer Patients</w:t>
      </w:r>
      <w:r w:rsidR="0049107A" w:rsidRPr="006A16C0">
        <w:rPr>
          <w:bCs/>
          <w:sz w:val="24"/>
          <w:szCs w:val="24"/>
        </w:rPr>
        <w:t xml:space="preserve"> Since</w:t>
      </w:r>
      <w:r w:rsidR="000958AC" w:rsidRPr="006A16C0">
        <w:rPr>
          <w:bCs/>
          <w:sz w:val="24"/>
          <w:szCs w:val="24"/>
        </w:rPr>
        <w:t xml:space="preserve"> </w:t>
      </w:r>
      <w:r w:rsidRPr="006A16C0">
        <w:rPr>
          <w:bCs/>
          <w:sz w:val="24"/>
          <w:szCs w:val="24"/>
        </w:rPr>
        <w:t>1975</w:t>
      </w:r>
      <w:r w:rsidR="00A81DFD" w:rsidRPr="006A16C0">
        <w:rPr>
          <w:bCs/>
          <w:sz w:val="24"/>
          <w:szCs w:val="24"/>
        </w:rPr>
        <w:t xml:space="preserve"> </w:t>
      </w:r>
    </w:p>
    <w:p w14:paraId="19567C42" w14:textId="77777777" w:rsidR="00065CBA" w:rsidRPr="006A16C0" w:rsidRDefault="00065CBA" w:rsidP="008D20E9">
      <w:pPr>
        <w:pStyle w:val="Normal1"/>
        <w:spacing w:line="240" w:lineRule="auto"/>
        <w:rPr>
          <w:sz w:val="24"/>
          <w:szCs w:val="24"/>
        </w:rPr>
      </w:pPr>
    </w:p>
    <w:p w14:paraId="25E9A6C0" w14:textId="77777777" w:rsidR="00065CBA" w:rsidRPr="006A16C0" w:rsidRDefault="00065CBA" w:rsidP="008D20E9">
      <w:pPr>
        <w:pStyle w:val="Normal1"/>
        <w:spacing w:line="240" w:lineRule="auto"/>
        <w:rPr>
          <w:sz w:val="24"/>
          <w:szCs w:val="24"/>
        </w:rPr>
      </w:pPr>
      <w:r w:rsidRPr="006A16C0">
        <w:rPr>
          <w:sz w:val="24"/>
          <w:szCs w:val="24"/>
        </w:rPr>
        <w:t>Authors: Samir Soneji, PhD</w:t>
      </w:r>
    </w:p>
    <w:p w14:paraId="0FAEE520" w14:textId="77777777" w:rsidR="008D20E9" w:rsidRPr="006A16C0" w:rsidRDefault="008D20E9" w:rsidP="008D20E9">
      <w:pPr>
        <w:pStyle w:val="Normal1"/>
        <w:tabs>
          <w:tab w:val="left" w:pos="990"/>
        </w:tabs>
        <w:spacing w:line="240" w:lineRule="auto"/>
        <w:rPr>
          <w:bCs/>
          <w:sz w:val="24"/>
          <w:szCs w:val="24"/>
        </w:rPr>
      </w:pPr>
      <w:r w:rsidRPr="006A16C0">
        <w:rPr>
          <w:sz w:val="24"/>
          <w:szCs w:val="24"/>
        </w:rPr>
        <w:tab/>
      </w:r>
      <w:r w:rsidRPr="006A16C0">
        <w:rPr>
          <w:bCs/>
          <w:sz w:val="24"/>
          <w:szCs w:val="24"/>
        </w:rPr>
        <w:t>Hiram Beltrán-Sánchez, PhD</w:t>
      </w:r>
    </w:p>
    <w:p w14:paraId="4398BA24" w14:textId="77777777" w:rsidR="008D20E9" w:rsidRPr="006A16C0" w:rsidRDefault="008D20E9" w:rsidP="008D20E9">
      <w:pPr>
        <w:pStyle w:val="Normal1"/>
        <w:spacing w:line="240" w:lineRule="auto"/>
        <w:rPr>
          <w:sz w:val="24"/>
          <w:szCs w:val="24"/>
        </w:rPr>
      </w:pPr>
    </w:p>
    <w:p w14:paraId="5529D5C9" w14:textId="77777777" w:rsidR="008D20E9" w:rsidRPr="006A16C0" w:rsidRDefault="00065CBA" w:rsidP="008D20E9">
      <w:pPr>
        <w:pStyle w:val="Normal1"/>
        <w:spacing w:line="240" w:lineRule="auto"/>
        <w:rPr>
          <w:bCs/>
          <w:sz w:val="24"/>
          <w:szCs w:val="24"/>
        </w:rPr>
      </w:pPr>
      <w:r w:rsidRPr="006A16C0">
        <w:rPr>
          <w:sz w:val="24"/>
          <w:szCs w:val="24"/>
        </w:rPr>
        <w:t xml:space="preserve">Affiliations: From the Norris Cotton Cancer Center and Dartmouth Institute for Health Policy &amp; Clinical Practice, Geisel School of Medicine at Dartmouth (SS).  From the </w:t>
      </w:r>
      <w:r w:rsidR="008D20E9" w:rsidRPr="006A16C0">
        <w:rPr>
          <w:bCs/>
          <w:sz w:val="24"/>
          <w:szCs w:val="24"/>
        </w:rPr>
        <w:t>Department of Community Health Sciences</w:t>
      </w:r>
      <w:r w:rsidR="00C73C1B" w:rsidRPr="006A16C0">
        <w:rPr>
          <w:bCs/>
          <w:sz w:val="24"/>
          <w:szCs w:val="24"/>
        </w:rPr>
        <w:t xml:space="preserve"> and the California Center for Population Research</w:t>
      </w:r>
      <w:r w:rsidR="008D20E9" w:rsidRPr="006A16C0">
        <w:rPr>
          <w:bCs/>
          <w:sz w:val="24"/>
          <w:szCs w:val="24"/>
        </w:rPr>
        <w:t>, University of California Los Angeles (HBS).</w:t>
      </w:r>
    </w:p>
    <w:p w14:paraId="40FB70A3" w14:textId="77777777" w:rsidR="00065CBA" w:rsidRPr="006A16C0" w:rsidRDefault="00065CBA" w:rsidP="008D20E9">
      <w:pPr>
        <w:pStyle w:val="Normal1"/>
        <w:spacing w:line="240" w:lineRule="auto"/>
        <w:rPr>
          <w:sz w:val="24"/>
          <w:szCs w:val="24"/>
        </w:rPr>
      </w:pPr>
    </w:p>
    <w:p w14:paraId="091CF748" w14:textId="77777777" w:rsidR="00065CBA" w:rsidRPr="006A16C0" w:rsidRDefault="00065CBA" w:rsidP="008D20E9">
      <w:pPr>
        <w:pStyle w:val="Normal1"/>
        <w:spacing w:line="240" w:lineRule="auto"/>
        <w:rPr>
          <w:sz w:val="24"/>
          <w:szCs w:val="24"/>
        </w:rPr>
      </w:pPr>
      <w:r w:rsidRPr="006A16C0">
        <w:rPr>
          <w:sz w:val="24"/>
          <w:szCs w:val="24"/>
        </w:rPr>
        <w:t xml:space="preserve">Address correspondence to: Samir Soneji, PhD, Norris Cotton Cancer Center, One Medical Center Drive, Lebanon, NH </w:t>
      </w:r>
      <w:r w:rsidR="007178CC" w:rsidRPr="006A16C0">
        <w:rPr>
          <w:sz w:val="24"/>
          <w:szCs w:val="24"/>
        </w:rPr>
        <w:t>03766</w:t>
      </w:r>
      <w:r w:rsidRPr="006A16C0">
        <w:rPr>
          <w:sz w:val="24"/>
          <w:szCs w:val="24"/>
        </w:rPr>
        <w:t>; tel. 603-65</w:t>
      </w:r>
      <w:r w:rsidR="000958AC" w:rsidRPr="006A16C0">
        <w:rPr>
          <w:sz w:val="24"/>
          <w:szCs w:val="24"/>
        </w:rPr>
        <w:t>0</w:t>
      </w:r>
      <w:r w:rsidRPr="006A16C0">
        <w:rPr>
          <w:sz w:val="24"/>
          <w:szCs w:val="24"/>
        </w:rPr>
        <w:t>-</w:t>
      </w:r>
      <w:r w:rsidR="000958AC" w:rsidRPr="006A16C0">
        <w:rPr>
          <w:sz w:val="24"/>
          <w:szCs w:val="24"/>
        </w:rPr>
        <w:t>3520</w:t>
      </w:r>
      <w:r w:rsidRPr="006A16C0">
        <w:rPr>
          <w:sz w:val="24"/>
          <w:szCs w:val="24"/>
        </w:rPr>
        <w:t>; fax 603-653-0820; e-mail samir.soneji@dartmouth.edu.</w:t>
      </w:r>
    </w:p>
    <w:p w14:paraId="3747455F" w14:textId="77777777" w:rsidR="00065CBA" w:rsidRPr="006A16C0" w:rsidRDefault="00065CBA" w:rsidP="008D20E9">
      <w:pPr>
        <w:pStyle w:val="Normal1"/>
        <w:spacing w:line="240" w:lineRule="auto"/>
        <w:rPr>
          <w:sz w:val="24"/>
          <w:szCs w:val="24"/>
        </w:rPr>
      </w:pPr>
    </w:p>
    <w:p w14:paraId="443D1A8A" w14:textId="3DFD537F" w:rsidR="00065CBA" w:rsidRPr="006A16C0" w:rsidRDefault="00065CBA" w:rsidP="008D20E9">
      <w:pPr>
        <w:pStyle w:val="Normal1"/>
        <w:spacing w:line="240" w:lineRule="auto"/>
        <w:rPr>
          <w:sz w:val="24"/>
          <w:szCs w:val="24"/>
        </w:rPr>
      </w:pPr>
      <w:r w:rsidRPr="006A16C0">
        <w:rPr>
          <w:sz w:val="24"/>
          <w:szCs w:val="24"/>
        </w:rPr>
        <w:t xml:space="preserve">Word Count: </w:t>
      </w:r>
      <w:r w:rsidR="00AA376E" w:rsidRPr="006A16C0">
        <w:rPr>
          <w:sz w:val="24"/>
          <w:szCs w:val="24"/>
        </w:rPr>
        <w:t>30</w:t>
      </w:r>
      <w:r w:rsidR="005A6413" w:rsidRPr="006A16C0">
        <w:rPr>
          <w:sz w:val="24"/>
          <w:szCs w:val="24"/>
        </w:rPr>
        <w:t>19</w:t>
      </w:r>
    </w:p>
    <w:p w14:paraId="772FEF7B" w14:textId="77777777" w:rsidR="00065CBA" w:rsidRPr="006A16C0" w:rsidRDefault="00065CBA" w:rsidP="008D20E9">
      <w:pPr>
        <w:pStyle w:val="Normal1"/>
        <w:spacing w:line="240" w:lineRule="auto"/>
        <w:rPr>
          <w:sz w:val="24"/>
          <w:szCs w:val="24"/>
        </w:rPr>
      </w:pPr>
    </w:p>
    <w:p w14:paraId="0503293D" w14:textId="77777777" w:rsidR="008D20E9" w:rsidRPr="006A16C0" w:rsidRDefault="008D20E9" w:rsidP="008D20E9">
      <w:pPr>
        <w:spacing w:line="240" w:lineRule="auto"/>
        <w:rPr>
          <w:sz w:val="24"/>
          <w:szCs w:val="24"/>
        </w:rPr>
      </w:pPr>
      <w:r w:rsidRPr="006A16C0">
        <w:rPr>
          <w:sz w:val="24"/>
          <w:szCs w:val="24"/>
        </w:rPr>
        <w:br w:type="page"/>
      </w:r>
    </w:p>
    <w:p w14:paraId="6551BDD5" w14:textId="3A973E35" w:rsidR="008D20E9" w:rsidRPr="006A16C0" w:rsidRDefault="008D20E9" w:rsidP="008D20E9">
      <w:pPr>
        <w:pStyle w:val="Normal1"/>
        <w:spacing w:line="240" w:lineRule="auto"/>
        <w:rPr>
          <w:b/>
          <w:sz w:val="24"/>
          <w:szCs w:val="24"/>
        </w:rPr>
      </w:pPr>
      <w:r w:rsidRPr="006A16C0">
        <w:rPr>
          <w:b/>
          <w:bCs/>
          <w:sz w:val="24"/>
          <w:szCs w:val="24"/>
        </w:rPr>
        <w:lastRenderedPageBreak/>
        <w:t>ABSTRACT</w:t>
      </w:r>
      <w:r w:rsidR="00AA376E" w:rsidRPr="006A16C0">
        <w:rPr>
          <w:b/>
          <w:bCs/>
          <w:sz w:val="24"/>
          <w:szCs w:val="24"/>
        </w:rPr>
        <w:t xml:space="preserve"> </w:t>
      </w:r>
    </w:p>
    <w:p w14:paraId="0BEC88D2" w14:textId="77777777" w:rsidR="008D20E9" w:rsidRPr="006A16C0" w:rsidRDefault="008D20E9" w:rsidP="008D20E9">
      <w:pPr>
        <w:pStyle w:val="Normal1"/>
        <w:spacing w:line="240" w:lineRule="auto"/>
        <w:rPr>
          <w:b/>
          <w:sz w:val="24"/>
          <w:szCs w:val="24"/>
        </w:rPr>
      </w:pPr>
    </w:p>
    <w:p w14:paraId="1939F89E" w14:textId="77777777" w:rsidR="002D2734" w:rsidRPr="006A16C0" w:rsidRDefault="002D2734" w:rsidP="002D2734">
      <w:pPr>
        <w:pStyle w:val="Normal2"/>
        <w:rPr>
          <w:ins w:id="0" w:author="TDI" w:date="2015-10-29T20:27:00Z"/>
          <w:sz w:val="24"/>
          <w:szCs w:val="24"/>
        </w:rPr>
      </w:pPr>
      <w:ins w:id="1" w:author="TDI" w:date="2015-10-29T20:27:00Z">
        <w:r w:rsidRPr="006A16C0">
          <w:rPr>
            <w:sz w:val="24"/>
            <w:szCs w:val="24"/>
          </w:rPr>
          <w:t>Background.  The intense controversy over mammography screening arose and persists, in part, because of disagreement over the precise contribution of earlier detection versus advancements in breast cancer treatment.  We quantify the contributions of these two factors, accounting for concurrent advancements in the treatment of other diseases, on the gain in life expectancy among breast cancer patients since 1975.</w:t>
        </w:r>
      </w:ins>
    </w:p>
    <w:p w14:paraId="60038D07" w14:textId="77777777" w:rsidR="002D2734" w:rsidRPr="006A16C0" w:rsidRDefault="002D2734" w:rsidP="002D2734">
      <w:pPr>
        <w:pStyle w:val="Normal2"/>
        <w:rPr>
          <w:ins w:id="2" w:author="TDI" w:date="2015-10-29T20:27:00Z"/>
          <w:sz w:val="24"/>
          <w:szCs w:val="24"/>
        </w:rPr>
      </w:pPr>
      <w:ins w:id="3" w:author="TDI" w:date="2015-10-29T20:27:00Z">
        <w:r w:rsidRPr="006A16C0">
          <w:rPr>
            <w:sz w:val="24"/>
            <w:szCs w:val="24"/>
          </w:rPr>
          <w:t xml:space="preserve"> </w:t>
        </w:r>
      </w:ins>
    </w:p>
    <w:p w14:paraId="03463843" w14:textId="77777777" w:rsidR="002D2734" w:rsidRPr="006A16C0" w:rsidRDefault="002D2734" w:rsidP="002D2734">
      <w:pPr>
        <w:pStyle w:val="Normal2"/>
        <w:rPr>
          <w:ins w:id="4" w:author="TDI" w:date="2015-10-29T20:27:00Z"/>
          <w:sz w:val="24"/>
          <w:szCs w:val="24"/>
        </w:rPr>
      </w:pPr>
      <w:ins w:id="5" w:author="TDI" w:date="2015-10-29T20:27:00Z">
        <w:r w:rsidRPr="006A16C0">
          <w:rPr>
            <w:rFonts w:eastAsia="Arial Unicode MS"/>
            <w:sz w:val="24"/>
            <w:szCs w:val="24"/>
          </w:rPr>
          <w:t>Methods.  We obtained annual incidence-based case fatality rates for 664,000 breast cancer patients aged 40 years and older from the Surveillance, Epidemiology, and End Results registries, 1975 to 2012.  We used life-table methods to calculate the gain in life expectancy and quantified the three constituent components of this gain: [1] earlier detection, [2] advancements in breast cancer treatment, and [3] advancements in the treatment of other diseases.  We additionally quantify which age groups contributed the most to the overall contribution of earlier detection.  We assumed a 10% overdiagnosis level for tumors ≤3cm, and varied the level up to 97% for &lt;1cm tumors and up to 52% for 1-3cm tumors in a sensitivity analysis.</w:t>
        </w:r>
      </w:ins>
    </w:p>
    <w:p w14:paraId="37E91957" w14:textId="77777777" w:rsidR="002D2734" w:rsidRPr="006A16C0" w:rsidRDefault="002D2734" w:rsidP="002D2734">
      <w:pPr>
        <w:pStyle w:val="Normal2"/>
        <w:rPr>
          <w:ins w:id="6" w:author="TDI" w:date="2015-10-29T20:27:00Z"/>
          <w:sz w:val="24"/>
          <w:szCs w:val="24"/>
        </w:rPr>
      </w:pPr>
      <w:ins w:id="7" w:author="TDI" w:date="2015-10-29T20:27:00Z">
        <w:r w:rsidRPr="006A16C0">
          <w:rPr>
            <w:sz w:val="24"/>
            <w:szCs w:val="24"/>
          </w:rPr>
          <w:t xml:space="preserve"> </w:t>
        </w:r>
      </w:ins>
    </w:p>
    <w:p w14:paraId="047DDE87" w14:textId="77777777" w:rsidR="002D2734" w:rsidRPr="006A16C0" w:rsidRDefault="002D2734" w:rsidP="002D2734">
      <w:pPr>
        <w:pStyle w:val="Normal2"/>
        <w:rPr>
          <w:ins w:id="8" w:author="TDI" w:date="2015-10-29T20:27:00Z"/>
          <w:sz w:val="24"/>
          <w:szCs w:val="24"/>
        </w:rPr>
      </w:pPr>
      <w:ins w:id="9" w:author="TDI" w:date="2015-10-29T20:27:00Z">
        <w:r w:rsidRPr="006A16C0">
          <w:rPr>
            <w:sz w:val="24"/>
            <w:szCs w:val="24"/>
          </w:rPr>
          <w:t xml:space="preserve">Results.  Life expectancy increased 10.94 years between 1975 and 2002 for a 40-year old newly diagnosed breast cancer patient.  Advancements in breast cancer treatment contributed more to this gain in life expectancy than earlier detection: 6.79 years (62%) versus 2.92 years (27%).  Advancements in the treatment of other diseases contributed the remaining 1.25 years to this gain (11%).  By age group, earlier detection among 40-49 year olds contributed more to the gain in life expectancy (0.56 years) than </w:t>
        </w:r>
        <w:r w:rsidRPr="006A16C0">
          <w:rPr>
            <w:sz w:val="24"/>
            <w:szCs w:val="24"/>
            <w:highlight w:val="yellow"/>
          </w:rPr>
          <w:t>for</w:t>
        </w:r>
        <w:r w:rsidRPr="006A16C0">
          <w:rPr>
            <w:sz w:val="24"/>
            <w:szCs w:val="24"/>
          </w:rPr>
          <w:t xml:space="preserve"> 50-59 and 60-69 year olds (0.45 and 0.41 years, respectively).  We reached nearly identical substantive conclusions varying the level of overdiagnosis.</w:t>
        </w:r>
      </w:ins>
    </w:p>
    <w:p w14:paraId="6BCE82D5" w14:textId="77777777" w:rsidR="002D2734" w:rsidRPr="006A16C0" w:rsidRDefault="002D2734" w:rsidP="002D2734">
      <w:pPr>
        <w:pStyle w:val="Normal2"/>
        <w:rPr>
          <w:ins w:id="10" w:author="TDI" w:date="2015-10-29T20:27:00Z"/>
          <w:sz w:val="24"/>
          <w:szCs w:val="24"/>
        </w:rPr>
      </w:pPr>
      <w:ins w:id="11" w:author="TDI" w:date="2015-10-29T20:27:00Z">
        <w:r w:rsidRPr="006A16C0">
          <w:rPr>
            <w:sz w:val="24"/>
            <w:szCs w:val="24"/>
          </w:rPr>
          <w:t xml:space="preserve"> </w:t>
        </w:r>
      </w:ins>
    </w:p>
    <w:p w14:paraId="6C7E2282" w14:textId="77777777" w:rsidR="002D2734" w:rsidRPr="006A16C0" w:rsidRDefault="002D2734" w:rsidP="002D2734">
      <w:pPr>
        <w:pStyle w:val="Normal2"/>
        <w:rPr>
          <w:ins w:id="12" w:author="TDI" w:date="2015-10-29T20:27:00Z"/>
          <w:sz w:val="24"/>
          <w:szCs w:val="24"/>
        </w:rPr>
      </w:pPr>
      <w:ins w:id="13" w:author="TDI" w:date="2015-10-29T20:27:00Z">
        <w:r w:rsidRPr="006A16C0">
          <w:rPr>
            <w:sz w:val="24"/>
            <w:szCs w:val="24"/>
          </w:rPr>
          <w:t>Conclusion.  Life expectancy among breast cancer patients increased over time primarily because of advancements in breast cancer treatment, although the contribution of earlier detection was not trivial.</w:t>
        </w:r>
      </w:ins>
    </w:p>
    <w:p w14:paraId="0C499E1C" w14:textId="182C84BF" w:rsidR="00B35181" w:rsidRPr="006A16C0" w:rsidDel="002D2734" w:rsidRDefault="00AE0563" w:rsidP="008D20E9">
      <w:pPr>
        <w:pStyle w:val="Normal1"/>
        <w:spacing w:line="240" w:lineRule="auto"/>
        <w:rPr>
          <w:del w:id="14" w:author="TDI" w:date="2015-10-29T20:27:00Z"/>
          <w:bCs/>
          <w:sz w:val="24"/>
          <w:szCs w:val="24"/>
        </w:rPr>
      </w:pPr>
      <w:del w:id="15" w:author="TDI" w:date="2015-10-29T20:27:00Z">
        <w:r w:rsidRPr="006A16C0" w:rsidDel="002D2734">
          <w:rPr>
            <w:b/>
            <w:bCs/>
            <w:sz w:val="24"/>
            <w:szCs w:val="24"/>
          </w:rPr>
          <w:delText>Background</w:delText>
        </w:r>
        <w:r w:rsidR="008D20E9" w:rsidRPr="006A16C0" w:rsidDel="002D2734">
          <w:rPr>
            <w:bCs/>
            <w:sz w:val="24"/>
            <w:szCs w:val="24"/>
          </w:rPr>
          <w:delText>.  </w:delText>
        </w:r>
        <w:r w:rsidR="003B2A77" w:rsidRPr="006A16C0" w:rsidDel="002D2734">
          <w:rPr>
            <w:bCs/>
            <w:sz w:val="24"/>
            <w:szCs w:val="24"/>
          </w:rPr>
          <w:delText>The intense controversy over mammography screening arose and persists, in part, because of disagreement over the precise contribution of earlier detection versus advancements in breast cancer treatment</w:delText>
        </w:r>
        <w:r w:rsidR="00EB2808" w:rsidRPr="006A16C0" w:rsidDel="002D2734">
          <w:rPr>
            <w:bCs/>
            <w:sz w:val="24"/>
            <w:szCs w:val="24"/>
          </w:rPr>
          <w:delText xml:space="preserve">.  We quantify the contributions of these two factors, </w:delText>
        </w:r>
        <w:r w:rsidR="00E50EF2" w:rsidRPr="006A16C0" w:rsidDel="002D2734">
          <w:rPr>
            <w:bCs/>
            <w:sz w:val="24"/>
            <w:szCs w:val="24"/>
          </w:rPr>
          <w:delText>account</w:delText>
        </w:r>
        <w:r w:rsidR="00EA7AB7" w:rsidRPr="006A16C0" w:rsidDel="002D2734">
          <w:rPr>
            <w:bCs/>
            <w:sz w:val="24"/>
            <w:szCs w:val="24"/>
          </w:rPr>
          <w:delText>ing for</w:delText>
        </w:r>
        <w:r w:rsidR="00E50EF2" w:rsidRPr="006A16C0" w:rsidDel="002D2734">
          <w:rPr>
            <w:bCs/>
            <w:sz w:val="24"/>
            <w:szCs w:val="24"/>
          </w:rPr>
          <w:delText xml:space="preserve"> concurrent </w:delText>
        </w:r>
        <w:r w:rsidR="00B35181" w:rsidRPr="006A16C0" w:rsidDel="002D2734">
          <w:rPr>
            <w:bCs/>
            <w:sz w:val="24"/>
            <w:szCs w:val="24"/>
          </w:rPr>
          <w:delText>advancements in the treatment of other diseases</w:delText>
        </w:r>
        <w:r w:rsidR="00EB2808" w:rsidRPr="006A16C0" w:rsidDel="002D2734">
          <w:rPr>
            <w:bCs/>
            <w:sz w:val="24"/>
            <w:szCs w:val="24"/>
          </w:rPr>
          <w:delText>,</w:delText>
        </w:r>
        <w:r w:rsidR="00B35181" w:rsidRPr="006A16C0" w:rsidDel="002D2734">
          <w:rPr>
            <w:bCs/>
            <w:sz w:val="24"/>
            <w:szCs w:val="24"/>
          </w:rPr>
          <w:delText xml:space="preserve"> on </w:delText>
        </w:r>
        <w:r w:rsidR="000958AC" w:rsidRPr="006A16C0" w:rsidDel="002D2734">
          <w:rPr>
            <w:bCs/>
            <w:sz w:val="24"/>
            <w:szCs w:val="24"/>
          </w:rPr>
          <w:delText xml:space="preserve">the </w:delText>
        </w:r>
        <w:r w:rsidR="00B35181" w:rsidRPr="006A16C0" w:rsidDel="002D2734">
          <w:rPr>
            <w:bCs/>
            <w:sz w:val="24"/>
            <w:szCs w:val="24"/>
          </w:rPr>
          <w:delText>gain in life expectancy among breast cancer patients</w:delText>
        </w:r>
        <w:r w:rsidR="003B2A77" w:rsidRPr="006A16C0" w:rsidDel="002D2734">
          <w:rPr>
            <w:bCs/>
            <w:sz w:val="24"/>
            <w:szCs w:val="24"/>
          </w:rPr>
          <w:delText xml:space="preserve"> since 1975</w:delText>
        </w:r>
        <w:r w:rsidR="00B35181" w:rsidRPr="006A16C0" w:rsidDel="002D2734">
          <w:rPr>
            <w:bCs/>
            <w:sz w:val="24"/>
            <w:szCs w:val="24"/>
          </w:rPr>
          <w:delText>.</w:delText>
        </w:r>
      </w:del>
    </w:p>
    <w:p w14:paraId="7F434606" w14:textId="7EED56E5" w:rsidR="008D20E9" w:rsidRPr="006A16C0" w:rsidDel="002D2734" w:rsidRDefault="008D20E9" w:rsidP="008D20E9">
      <w:pPr>
        <w:pStyle w:val="Normal1"/>
        <w:spacing w:line="240" w:lineRule="auto"/>
        <w:rPr>
          <w:del w:id="16" w:author="TDI" w:date="2015-10-29T20:27:00Z"/>
          <w:sz w:val="24"/>
          <w:szCs w:val="24"/>
        </w:rPr>
      </w:pPr>
    </w:p>
    <w:p w14:paraId="52E25AAD" w14:textId="1EEAD5C4" w:rsidR="00293907" w:rsidRPr="006A16C0" w:rsidDel="002D2734" w:rsidRDefault="00AE0563" w:rsidP="00EB2808">
      <w:pPr>
        <w:pStyle w:val="Normal1"/>
        <w:spacing w:line="240" w:lineRule="auto"/>
        <w:rPr>
          <w:del w:id="17" w:author="TDI" w:date="2015-10-29T20:27:00Z"/>
          <w:sz w:val="24"/>
          <w:szCs w:val="24"/>
        </w:rPr>
      </w:pPr>
      <w:del w:id="18" w:author="TDI" w:date="2015-10-29T20:27:00Z">
        <w:r w:rsidRPr="006A16C0" w:rsidDel="002D2734">
          <w:rPr>
            <w:b/>
            <w:sz w:val="24"/>
            <w:szCs w:val="24"/>
          </w:rPr>
          <w:delText>Methods.</w:delText>
        </w:r>
        <w:r w:rsidR="00EB2808" w:rsidRPr="006A16C0" w:rsidDel="002D2734">
          <w:rPr>
            <w:b/>
            <w:sz w:val="24"/>
            <w:szCs w:val="24"/>
          </w:rPr>
          <w:delText xml:space="preserve">  </w:delText>
        </w:r>
        <w:r w:rsidR="00EB2808" w:rsidRPr="006A16C0" w:rsidDel="002D2734">
          <w:rPr>
            <w:sz w:val="24"/>
            <w:szCs w:val="24"/>
          </w:rPr>
          <w:delText>W</w:delText>
        </w:r>
        <w:r w:rsidR="00293907" w:rsidRPr="006A16C0" w:rsidDel="002D2734">
          <w:rPr>
            <w:sz w:val="24"/>
            <w:szCs w:val="24"/>
          </w:rPr>
          <w:delText>e obtained annual incidence-based case fatality rates for 664,000 breast cancer patients aged 40 years and older from the Surveillance, Epidemiology, and End Results registries, 1975 to 2012.  We used life-table methods to calculate the gain in life expectancy and quantif</w:delText>
        </w:r>
        <w:r w:rsidR="000958AC" w:rsidRPr="006A16C0" w:rsidDel="002D2734">
          <w:rPr>
            <w:sz w:val="24"/>
            <w:szCs w:val="24"/>
          </w:rPr>
          <w:delText>ied</w:delText>
        </w:r>
        <w:r w:rsidR="00293907" w:rsidRPr="006A16C0" w:rsidDel="002D2734">
          <w:rPr>
            <w:sz w:val="24"/>
            <w:szCs w:val="24"/>
          </w:rPr>
          <w:delText xml:space="preserve"> the three constituent components of this gain: [1] earlier detection, [2] advancements in breast cancer treatment, and [3] advancements in the treatment of other diseases.  We </w:delText>
        </w:r>
        <w:r w:rsidR="00BC2E1B" w:rsidRPr="006A16C0" w:rsidDel="002D2734">
          <w:rPr>
            <w:sz w:val="24"/>
            <w:szCs w:val="24"/>
          </w:rPr>
          <w:delText xml:space="preserve">additionally </w:delText>
        </w:r>
        <w:r w:rsidR="00293907" w:rsidRPr="006A16C0" w:rsidDel="002D2734">
          <w:rPr>
            <w:sz w:val="24"/>
            <w:szCs w:val="24"/>
          </w:rPr>
          <w:delText xml:space="preserve">quantify which age groups contributed the most to the overall contribution of earlier detection.  We assumed </w:delText>
        </w:r>
        <w:r w:rsidR="00871F4B" w:rsidRPr="006A16C0" w:rsidDel="002D2734">
          <w:rPr>
            <w:sz w:val="24"/>
            <w:szCs w:val="24"/>
          </w:rPr>
          <w:delText xml:space="preserve">a 10% overdiagnosis level for tumors </w:delText>
        </w:r>
        <w:r w:rsidR="00871F4B" w:rsidRPr="006A16C0" w:rsidDel="002D2734">
          <w:rPr>
            <w:rFonts w:eastAsia="MS Gothic"/>
            <w:sz w:val="24"/>
            <w:szCs w:val="24"/>
          </w:rPr>
          <w:delText xml:space="preserve">≤3cm, and varied the level </w:delText>
        </w:r>
        <w:r w:rsidR="00871F4B" w:rsidRPr="006A16C0" w:rsidDel="002D2734">
          <w:rPr>
            <w:sz w:val="24"/>
            <w:szCs w:val="24"/>
          </w:rPr>
          <w:delText xml:space="preserve">up to </w:delText>
        </w:r>
        <w:r w:rsidR="004C16D0" w:rsidRPr="006A16C0" w:rsidDel="002D2734">
          <w:rPr>
            <w:sz w:val="24"/>
            <w:szCs w:val="24"/>
          </w:rPr>
          <w:delText>97</w:delText>
        </w:r>
        <w:r w:rsidR="00871F4B" w:rsidRPr="006A16C0" w:rsidDel="002D2734">
          <w:rPr>
            <w:sz w:val="24"/>
            <w:szCs w:val="24"/>
          </w:rPr>
          <w:delText xml:space="preserve">% </w:delText>
        </w:r>
        <w:r w:rsidR="004C16D0" w:rsidRPr="006A16C0" w:rsidDel="002D2734">
          <w:rPr>
            <w:sz w:val="24"/>
            <w:szCs w:val="24"/>
          </w:rPr>
          <w:delText xml:space="preserve">for &lt;1cm tumors and up to </w:delText>
        </w:r>
        <w:r w:rsidR="007A504C" w:rsidRPr="006A16C0" w:rsidDel="002D2734">
          <w:rPr>
            <w:sz w:val="24"/>
            <w:szCs w:val="24"/>
          </w:rPr>
          <w:delText>5</w:delText>
        </w:r>
        <w:r w:rsidR="004C16D0" w:rsidRPr="006A16C0" w:rsidDel="002D2734">
          <w:rPr>
            <w:sz w:val="24"/>
            <w:szCs w:val="24"/>
          </w:rPr>
          <w:delText>2</w:delText>
        </w:r>
        <w:r w:rsidR="007A504C" w:rsidRPr="006A16C0" w:rsidDel="002D2734">
          <w:rPr>
            <w:sz w:val="24"/>
            <w:szCs w:val="24"/>
          </w:rPr>
          <w:delText xml:space="preserve">% for 1-3cm tumors </w:delText>
        </w:r>
        <w:r w:rsidR="00871F4B" w:rsidRPr="006A16C0" w:rsidDel="002D2734">
          <w:rPr>
            <w:sz w:val="24"/>
            <w:szCs w:val="24"/>
          </w:rPr>
          <w:delText>in a sensitivity analysis.</w:delText>
        </w:r>
      </w:del>
    </w:p>
    <w:p w14:paraId="50BD7A7C" w14:textId="32178A88" w:rsidR="00AE0563" w:rsidRPr="006A16C0" w:rsidDel="002D2734" w:rsidRDefault="00AE0563" w:rsidP="008D20E9">
      <w:pPr>
        <w:pStyle w:val="Normal1"/>
        <w:spacing w:line="240" w:lineRule="auto"/>
        <w:rPr>
          <w:del w:id="19" w:author="TDI" w:date="2015-10-29T20:27:00Z"/>
          <w:sz w:val="24"/>
          <w:szCs w:val="24"/>
        </w:rPr>
      </w:pPr>
    </w:p>
    <w:p w14:paraId="1010C682" w14:textId="39FD9CD6" w:rsidR="00786A52" w:rsidRPr="006A16C0" w:rsidDel="002D2734" w:rsidRDefault="00AE0563" w:rsidP="00F62C08">
      <w:pPr>
        <w:pStyle w:val="Normal1"/>
        <w:spacing w:line="240" w:lineRule="auto"/>
        <w:rPr>
          <w:del w:id="20" w:author="TDI" w:date="2015-10-29T20:27:00Z"/>
          <w:sz w:val="24"/>
          <w:szCs w:val="24"/>
        </w:rPr>
      </w:pPr>
      <w:del w:id="21" w:author="TDI" w:date="2015-10-29T20:27:00Z">
        <w:r w:rsidRPr="006A16C0" w:rsidDel="002D2734">
          <w:rPr>
            <w:b/>
            <w:sz w:val="24"/>
            <w:szCs w:val="24"/>
          </w:rPr>
          <w:delText>Results.</w:delText>
        </w:r>
        <w:r w:rsidR="00293907" w:rsidRPr="006A16C0" w:rsidDel="002D2734">
          <w:rPr>
            <w:b/>
            <w:sz w:val="24"/>
            <w:szCs w:val="24"/>
          </w:rPr>
          <w:delText xml:space="preserve">  </w:delText>
        </w:r>
        <w:r w:rsidR="00F16533" w:rsidRPr="006A16C0" w:rsidDel="002D2734">
          <w:rPr>
            <w:sz w:val="24"/>
            <w:szCs w:val="24"/>
          </w:rPr>
          <w:delText>L</w:delText>
        </w:r>
        <w:r w:rsidR="00293907" w:rsidRPr="006A16C0" w:rsidDel="002D2734">
          <w:rPr>
            <w:sz w:val="24"/>
            <w:szCs w:val="24"/>
          </w:rPr>
          <w:delText xml:space="preserve">ife expectancy increased 10.94 years between 1975 and 2002 for a 40-year old newly diagnosed breast cancer patient.  </w:delText>
        </w:r>
        <w:r w:rsidR="00786A52" w:rsidRPr="006A16C0" w:rsidDel="002D2734">
          <w:rPr>
            <w:sz w:val="24"/>
            <w:szCs w:val="24"/>
          </w:rPr>
          <w:delText>Advancements in breast cancer treatment</w:delText>
        </w:r>
        <w:r w:rsidR="00F62C08" w:rsidRPr="006A16C0" w:rsidDel="002D2734">
          <w:rPr>
            <w:sz w:val="24"/>
            <w:szCs w:val="24"/>
          </w:rPr>
          <w:delText xml:space="preserve"> </w:delText>
        </w:r>
        <w:r w:rsidR="00786A52" w:rsidRPr="006A16C0" w:rsidDel="002D2734">
          <w:rPr>
            <w:sz w:val="24"/>
            <w:szCs w:val="24"/>
          </w:rPr>
          <w:delText xml:space="preserve">contributed more to </w:delText>
        </w:r>
        <w:r w:rsidR="003B2A77" w:rsidRPr="006A16C0" w:rsidDel="002D2734">
          <w:rPr>
            <w:sz w:val="24"/>
            <w:szCs w:val="24"/>
          </w:rPr>
          <w:delText xml:space="preserve">this </w:delText>
        </w:r>
        <w:r w:rsidR="00786A52" w:rsidRPr="006A16C0" w:rsidDel="002D2734">
          <w:rPr>
            <w:sz w:val="24"/>
            <w:szCs w:val="24"/>
          </w:rPr>
          <w:delText xml:space="preserve">gain in life expectancy than earlier detection: 6.79 years </w:delText>
        </w:r>
        <w:r w:rsidR="00F62C08" w:rsidRPr="006A16C0" w:rsidDel="002D2734">
          <w:rPr>
            <w:sz w:val="24"/>
            <w:szCs w:val="24"/>
          </w:rPr>
          <w:delText xml:space="preserve">(62%) </w:delText>
        </w:r>
        <w:r w:rsidR="00786A52" w:rsidRPr="006A16C0" w:rsidDel="002D2734">
          <w:rPr>
            <w:sz w:val="24"/>
            <w:szCs w:val="24"/>
          </w:rPr>
          <w:delText xml:space="preserve">versus </w:delText>
        </w:r>
        <w:r w:rsidR="00F62C08" w:rsidRPr="006A16C0" w:rsidDel="002D2734">
          <w:rPr>
            <w:sz w:val="24"/>
            <w:szCs w:val="24"/>
          </w:rPr>
          <w:delText xml:space="preserve">2.92 years (27%).  Advancements in the treatment of other diseases contributed the remaining 1.25 years to this gain (11%).  By age group, earlier detection among 40-49 year olds contributed more to the </w:delText>
        </w:r>
        <w:r w:rsidR="00DC147C" w:rsidRPr="006A16C0" w:rsidDel="002D2734">
          <w:rPr>
            <w:sz w:val="24"/>
            <w:szCs w:val="24"/>
          </w:rPr>
          <w:delText>gain in life expectancy</w:delText>
        </w:r>
        <w:r w:rsidR="00F62C08" w:rsidRPr="006A16C0" w:rsidDel="002D2734">
          <w:rPr>
            <w:sz w:val="24"/>
            <w:szCs w:val="24"/>
          </w:rPr>
          <w:delText xml:space="preserve"> (0.56 years) than 50-59 and 60-69 year olds (0.45 and 0.41 years, respectively).  We reached nearly identical substantive conclusions varying the level of overdiagnosis.</w:delText>
        </w:r>
      </w:del>
    </w:p>
    <w:p w14:paraId="6E9C2C6F" w14:textId="517681A0" w:rsidR="00AE0563" w:rsidRPr="006A16C0" w:rsidDel="002D2734" w:rsidRDefault="00AE0563" w:rsidP="008D20E9">
      <w:pPr>
        <w:pStyle w:val="Normal1"/>
        <w:spacing w:line="240" w:lineRule="auto"/>
        <w:rPr>
          <w:del w:id="22" w:author="TDI" w:date="2015-10-29T20:27:00Z"/>
          <w:sz w:val="24"/>
          <w:szCs w:val="24"/>
        </w:rPr>
      </w:pPr>
    </w:p>
    <w:p w14:paraId="78619BE7" w14:textId="5EB3225B" w:rsidR="00065CBA" w:rsidRPr="006A16C0" w:rsidDel="002D2734" w:rsidRDefault="00AE0563" w:rsidP="00F62C08">
      <w:pPr>
        <w:pStyle w:val="Normal1"/>
        <w:spacing w:line="240" w:lineRule="auto"/>
        <w:rPr>
          <w:del w:id="23" w:author="TDI" w:date="2015-10-29T20:27:00Z"/>
          <w:sz w:val="24"/>
          <w:szCs w:val="24"/>
        </w:rPr>
      </w:pPr>
      <w:del w:id="24" w:author="TDI" w:date="2015-10-29T20:27:00Z">
        <w:r w:rsidRPr="006A16C0" w:rsidDel="002D2734">
          <w:rPr>
            <w:b/>
            <w:sz w:val="24"/>
            <w:szCs w:val="24"/>
          </w:rPr>
          <w:delText>Conclusion.</w:delText>
        </w:r>
        <w:r w:rsidR="00F62C08" w:rsidRPr="006A16C0" w:rsidDel="002D2734">
          <w:rPr>
            <w:b/>
            <w:sz w:val="24"/>
            <w:szCs w:val="24"/>
          </w:rPr>
          <w:delText xml:space="preserve">  </w:delText>
        </w:r>
        <w:r w:rsidR="00F62C08" w:rsidRPr="006A16C0" w:rsidDel="002D2734">
          <w:rPr>
            <w:sz w:val="24"/>
            <w:szCs w:val="24"/>
          </w:rPr>
          <w:delText xml:space="preserve">Life expectancy among breast cancer patients increased over time primarily because of advancements in breast cancer treatment, although the contribution of earlier detection was not trivial. </w:delText>
        </w:r>
      </w:del>
    </w:p>
    <w:p w14:paraId="53A6D73E" w14:textId="77777777" w:rsidR="00077772" w:rsidRPr="006A16C0" w:rsidRDefault="00077772">
      <w:pPr>
        <w:rPr>
          <w:b/>
          <w:sz w:val="24"/>
          <w:szCs w:val="24"/>
        </w:rPr>
      </w:pPr>
      <w:r w:rsidRPr="006A16C0">
        <w:rPr>
          <w:b/>
          <w:sz w:val="24"/>
          <w:szCs w:val="24"/>
        </w:rPr>
        <w:br w:type="page"/>
      </w:r>
    </w:p>
    <w:p w14:paraId="429C35C6" w14:textId="10499F65" w:rsidR="00226350" w:rsidRPr="006A16C0" w:rsidRDefault="00A019D8" w:rsidP="008D20E9">
      <w:pPr>
        <w:pStyle w:val="Normal1"/>
        <w:spacing w:line="480" w:lineRule="auto"/>
        <w:rPr>
          <w:sz w:val="24"/>
          <w:szCs w:val="24"/>
        </w:rPr>
      </w:pPr>
      <w:r w:rsidRPr="006A16C0">
        <w:rPr>
          <w:b/>
          <w:sz w:val="24"/>
          <w:szCs w:val="24"/>
        </w:rPr>
        <w:lastRenderedPageBreak/>
        <w:t xml:space="preserve">1.  </w:t>
      </w:r>
      <w:r w:rsidR="00065CBA" w:rsidRPr="006A16C0">
        <w:rPr>
          <w:b/>
          <w:sz w:val="24"/>
          <w:szCs w:val="24"/>
        </w:rPr>
        <w:t>INTRODUCTION</w:t>
      </w:r>
    </w:p>
    <w:p w14:paraId="7DF7342D" w14:textId="6B1980CE" w:rsidR="008F7C88" w:rsidRPr="006A16C0" w:rsidRDefault="00407819" w:rsidP="008F7C88">
      <w:pPr>
        <w:pStyle w:val="Normal2"/>
        <w:spacing w:line="480" w:lineRule="auto"/>
        <w:rPr>
          <w:sz w:val="24"/>
          <w:szCs w:val="24"/>
        </w:rPr>
      </w:pPr>
      <w:r w:rsidRPr="006A16C0">
        <w:rPr>
          <w:b/>
          <w:sz w:val="24"/>
          <w:szCs w:val="24"/>
        </w:rPr>
        <w:tab/>
      </w:r>
      <w:r w:rsidR="008F7C88" w:rsidRPr="006A16C0">
        <w:rPr>
          <w:sz w:val="24"/>
          <w:szCs w:val="24"/>
        </w:rPr>
        <w:t>Mammography screening</w:t>
      </w:r>
      <w:r w:rsidR="008F7C88" w:rsidRPr="006A16C0">
        <w:rPr>
          <w:sz w:val="24"/>
          <w:szCs w:val="24"/>
          <w:highlight w:val="yellow"/>
        </w:rPr>
        <w:t>, which offers the promise of earlier detection,</w:t>
      </w:r>
      <w:r w:rsidR="008F7C88" w:rsidRPr="006A16C0">
        <w:rPr>
          <w:sz w:val="24"/>
          <w:szCs w:val="24"/>
        </w:rPr>
        <w:t xml:space="preserve"> has become the subject of intense public and scientific controversy.</w:t>
      </w:r>
      <w:r w:rsidR="00BB21A3" w:rsidRPr="006A16C0">
        <w:rPr>
          <w:sz w:val="24"/>
          <w:szCs w:val="24"/>
        </w:rPr>
        <w:t xml:space="preserve"> </w:t>
      </w:r>
      <w:r w:rsidR="00BB21A3" w:rsidRPr="006A16C0">
        <w:rPr>
          <w:sz w:val="24"/>
          <w:szCs w:val="24"/>
        </w:rPr>
        <w:fldChar w:fldCharType="begin"/>
      </w:r>
      <w:r w:rsidR="00BB21A3" w:rsidRPr="006A16C0">
        <w:rPr>
          <w:sz w:val="24"/>
          <w:szCs w:val="24"/>
        </w:rPr>
        <w:instrText xml:space="preserve"> ADDIN ZOTERO_ITEM CSL_CITATION {"citationID":"0vxnEQxa","properties":{"formattedCitation":"{\\rtf \\super 1\\uc0\\u8211{}9\\nosupersub{}}","plainCitation":"1–9"},"citationItems":[{"id":6015,"uris":["http://zotero.org/users/39665/items/2R4236K3"],"uri":["http://zotero.org/users/39665/items/2R4236K3"],"itemData":{"id":601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id":6759,"uris":["http://zotero.org/users/39665/items/XUBXV4QB"],"uri":["http://zotero.org/users/39665/items/XUBXV4QB"],"itemData":{"id":6759,"type":"article-journal","title":"Screening for Breast Cancer: An Update for the U.S. Preventive Services Task Force","container-title":"Annals of Internal Medicine","page":"727-737","volume":"151","issue":"10","source":"Silverchair","abstract":"Background: This systematic review is an update of evidence since the 2002 U.S. Preventive Services Task Force recommendation on breast cancer screening.Purpose: To determine the effectiveness of mammography screening in decreasing breast cancer mortality among average-risk women aged 40 to 49 years and 70 years or older, the effectiveness of clinical breast examination and breast self-examination, and the harms of screening.Data Sources: Cochrane Central Register of Controlled Trials and Cochrane Database of Systematic Reviews (through the fourth quarter of 2008), MEDLINE (January 2001 to December 2008), reference lists, and Web of Science searches for published studies and Breast Cancer Surveillance Consortium for screening mammography data.Study Selection: Randomized, controlled trials with breast cancer mortality outcomes for screening effectiveness, and studies of various designs and multiple data sources for harms.Data Extraction: Relevant data were abstracted, and study quality was rated by using established criteria.Data Synthesis: Mammography screening reduces breast cancer mortality by 15% for women aged 39 to 49 years (relative risk, 0.85 [95% credible interval, 0.75 to 0.96]; 8 trials). Data are lacking for women aged 70 years or older. Radiation exposure from mammography is low. Patient adverse experiences are common and transient and do not affect screening practices. Estimates of overdiagnosis vary from 1% to 10%. Younger women have more false-positive mammography results and additional imaging but fewer biopsies than older women. Trials of clinical breast examination are ongoing; trials for breast self-examination showed no reductions in mortality but increases in benign biopsy results.Limitation: Studies of older women, digital mammography, and magnetic resonance imaging are lacking.Conclusion: Mammography screening reduces breast cancer mortality for women aged 39 to 69 years; data are insufficient for older women. False-positive mammography results and additional imaging are common. No benefit has been shown for clinical breast examination or breast self-examination.Primary Funding Source: Agency for Healthcare Research and Quality.","DOI":"10.7326/0003-4819-151-10-200911170-00009","ISSN":"0003-4819","shortTitle":"Screening for Breast Cancer","journalAbbreviation":"Ann Intern Med","author":[{"family":"Nelson","given":"Heidi D."},{"family":"Tyne","given":"Kari"},{"family":"Naik","given":"Arpana"},{"family":"Bougatsos","given":"Christina"},{"family":"Chan","given":"Benjamin K."},{"family":"Humphrey","given":"Linda"}],"issued":{"date-parts":[["2009",11,17]]}}},{"id":6628,"uris":["http://zotero.org/users/39665/items/AKX7R2BK"],"uri":["http://zotero.org/users/39665/items/AKX7R2BK"],"itemData":{"id":6628,"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id":6747,"uris":["http://zotero.org/users/39665/items/V87DBWID"],"uri":["http://zotero.org/users/39665/items/V87DBWID"],"itemData":{"id":6747,"type":"article-journal","title":"Breast Cancer Screening: From Science to Recommendation","container-title":"Radiology","page":"8-14","volume":"256","issue":"1","source":"pubs.rsna.org (Atypon)","DOI":"10.1148/radiol.10100559","ISSN":"0033-8419","shortTitle":"Breast Cancer Screening","journalAbbreviation":"Radiology","author":[{"family":"Petitti","given":"Diana B."},{"family":"Calonge","given":"Ned"},{"family":"LeFevre","given":"Michael L."},{"family":"Melnyk","given":"Bernadette Mazurek"},{"family":"Wilt","given":"Timothy J."},{"family":"Schwartz","given":"J. Sanford"}],"issued":{"date-parts":[["2010",7,1]]}}},{"id":5965,"uris":["http://zotero.org/users/39665/items/MD3FAJG9"],"uri":["http://zotero.org/users/39665/items/MD3FAJG9"],"itemData":{"id":5965,"type":"book","title":"Mammography Screening: Truth, Lies and Controversy","publisher":"Radcliffe Medical PR","publisher-place":"London ; New York","number-of-pages":"388","edition":"1 edition","source":"Amazon.com","event-place":"London ; New York","abstract":"'This book gives plenty of examples of ad hominem attacks, intimidation, slander, threats of litigation, deception, dishonesty, lies and other violations of good scientific practice. For some years I kept a folder labeled Dishonesty in breast cancer screening on top of my filing cabinet, storing articles and letters to the editor that contained statements I knew were dishonest. Eventually I gave up on the idea of writing a paper about this collection, as the number of examples quickly exceeded what could be contained in a single article.' From the Introduction The most effective way to decrease women's risk of becoming a breast cancer patient is to avoid attending screening. Mammography screening is one of the greatest controversies in healthcare, and the extent to which some scientists have sacrificed sound scientific principles in order to arrive at politically acceptable results in their research is extraordinary. In contrast, neutral observers increasingly find that the benefit has been much oversold and that the harms are much greater than previously believed. This groundbreaking book takes an evidence-based, critical look at the scientific disputes and the information provided to women by governments and cancer charities. It also explains why mammography screening is unlikely to be effective today. All health professionals and members of the public will find these revelations disturbingly illuminating. It will radically transform the way healthcare policy makers view mammography screening in the future. 'If Peter Gotzsche did not exist, there would be a need to invent him ...It may still take time for the limitations and harms of screening to be properly acknowledged and for women to be enabled to make adequately informed decisions. When this happens, it will be almost entirely due to the intellectual rigour and determination of Peter Gotzsche.' From the Foreword by Iona Heath, President, RCGP 'If you care about breast cancer, and we all should, you must read this book. Breast cancer is complex and we cannot afford to rely on the popular media, or on information from marketing campaigns from those who are invested in screening. We need to question and to understand. The story that Peter tells matters very much.' From the Foreword by Fran Visco, President, National Breast Cancer Coalition","ISBN":"978-1-84619-585-3","shortTitle":"Mammography Screening","language":"English","author":[{"family":"Gotzsche","given":"Peter C.","dropping-particle":"M. D.","comma-dropping-particle":","},{"family":"Heath","given":"Iona"},{"family":"Visco","given":"Frank"}],"issued":{"date-parts":[["2012",3,31]]}}},{"id":6754,"uris":["http://zotero.org/users/39665/items/WKNSIX5X"],"uri":["http://zotero.org/users/39665/items/WKNSIX5X"],"itemData":{"id":6754,"type":"article-journal","title":"Breast cancer screening: Controversy of impact","container-title":"Breast","page":"S73-S76","volume":"22","issue":"0 2","source":"PubMed Central","abstract":"Few medical issues have been as controversial—or as political, at least in the United States—as the role of mammographic screening for breast cancer. The advantages of finding a cancer early seem obvious. Indeed, randomized trials evaluating screening mammography demonstrate a reduction in breast cancer mortality, but the benefits are less than one would hope. Moreover, the randomized trials are themselves subject to criticism, including that they are irrelevant in the modern era because most were conducted before chemotherapy and hormonal therapy became widely used. In this article I chronicle the evidence and controversies regarding mammographic screening, including attempts to assess the relative contributions of screening and therapy in the substantial decreases in breast cancer mortality that have been observed in many countries over the last 20 to 25 years. I emphasize the trade-off between harms and benefits depending on the woman’s age and other risk factors. I also discuss ways for communicating the associated risks to women who have to decide whether screening (and what screening strategy) is right for them.","DOI":"10.1016/j.breast.2013.07.013","ISSN":"0960-9776","note":"PMID: 24074796\nPMCID: PMC4192714","shortTitle":"Breast cancer screening","journalAbbreviation":"Breast","author":[{"family":"Berry","given":"Donald"}],"issued":{"date-parts":[["2013",8]]},"PMID":"24074796","PMCID":"PMC4192714"}},{"id":6131,"uris":["http://zotero.org/users/39665/items/4UX2TFZI"],"uri":["http://zotero.org/users/39665/items/4UX2TFZI"],"itemData":{"id":6131,"type":"article-journal","title":"Twenty five year follow-up for breast cancer incidence and mortality of the Canadian National Breast Screening Study: randomised screening trial","container-title":"BMJ","page":"g366","volume":"348","source":"www.bmj.com","abstract":"Objective To compare breast cancer incidence and mortality up to 25 years in women aged 40-59 who did or did not undergo mammography screening.\nDesign Follow-up of randomised screening trial by centre coordinators, the study’s central office, and linkage to cancer registries and vital statistics databases.\nSetting 15 screening centres in six Canadian provinces,1980-85 (Nova Scotia, Quebec, Ontario, Manitoba, Alberta, and British Columbia).\nParticipants 89 835 women, aged 40-59, randomly assigned to mammography (five annual mammography screens) or control (no mammography).\nInterventions Women aged 40-49 in the mammography arm and all women aged 50-59 in both arms received annual physical breast examinations. Women aged 40-49 in the control arm received a single examination followed by usual care in the community.\nMain outcome measure Deaths from breast cancer.\nResults During the five year screening period, 666 invasive breast cancers were diagnosed in the mammography arm (n=44 925 participants) and 524 in the controls (n=44 910), and of these, 180 women in the mammography arm and 171 women in the control arm died of breast cancer during the 25 year follow-up period. The overall hazard ratio for death from breast cancer diagnosed during the screening period associated with mammography was 1.05 (95% confidence interval 0.85 to 1.30). The findings for women aged 40-49 and 50-59 were almost identical. During the entire study period, 3250 women in the mammography arm and 3133 in the control arm had a diagnosis of breast cancer, and 500 and 505, respectively, died of breast cancer. Thus the cumulative mortality from breast cancer was similar between women in the mammography arm and in the control arm (hazard ratio 0.99, 95% confidence interval 0.88 to 1.12). After 15 years of follow-up a residual excess of 106 cancers was observed in the mammography arm, attributable to over-diagnosis.\nConclusion Annual mammography in women aged 40-59 does not reduce mortality from breast cancer beyond that of physical examination or usual care when adjuvant therapy for breast cancer is freely available. Overall, 22% (106/484) of screen detected invasive breast cancers were over-diagnosed, representing one over-diagnosed breast cancer for every 424 women who received mammography screening in the trial.","DOI":"10.1136/bmj.g366","ISSN":"1756-1833","note":"PMID: 24519768","shortTitle":"Twenty five year follow-up for breast cancer incidence and mortality of the Canadian National Breast Screening Study","language":"en","author":[{"family":"Miller","given":"Anthony B."},{"family":"Wall","given":"Claus"},{"family":"Baines","given":"Cornelia J."},{"family":"Sun","given":"Ping"},{"family":"To","given":"Teresa"},{"family":"Narod","given":"Steven A."}],"issued":{"date-parts":[["2014",2,11]]},"PMID":"24519768"}},{"id":6555,"uris":["http://zotero.org/users/39665/items/TEI4M5MG"],"uri":["http://zotero.org/users/39665/items/TEI4M5MG"],"itemData":{"id":6555,"type":"article-journal","title":"Breast cancer screening, incidence, and mortality across US counties","container-title":"JAMA Internal Medicine","page":"1483-9","volume":"175","issue":"9","source":"Silverchair","abstract":"Importance \nScreening mammography rates vary considerably by location in the United States, providing a natural opportunity to investigate the associations of screening with breast cancer incidence and mortality, which are subjects of debate.Objective\nTo examine the associations between rates of modern screening mammography and the incidence of breast cancer, mortality from breast cancer, and tumor size.Design, Setting, and Participants\nAn ecological study of 16 million women 40 years or older who resided in 547 counties reporting to the Surveillance, Epidemiology, and End Results cancer registries during the year 2000. Of these women, 53 207 were diagnosed with breast cancer that year and followed up for the next 10 years. The study covered the period January 1, 2000, to December 31, 2010, and the analysis was performed between April 2013 and March 2015.Exposures\nExtent of screening in each county, assessed as the percentage of included women who received a screening mammogram in the prior 2 years.Main Outcomes and Measures\nBreast cancer incidence in 2000 and incidence-based breast cancer mortality during the 10-year follow-up. Incidence and mortality were calculated for each county and age adjusted to the US population.Results\nAcross US counties, there was a positive correlation between the extent of screening and breast cancer incidence (weighted r = 0.54; P &lt; .001) but not with breast cancer mortality (weighted r = 0.00; P = .98). An absolute increase of 10 percentage points in the extent of screening was accompanied by 16% more breast cancer diagnoses (relative rate [RR], 1.16; 95% CI, 1.13-1.19) but no significant change in breast cancer deaths (RR, 1.01; 95% CI, 0.96-1.06). In an analysis stratified by tumor size, we found that more screening was strongly associated with an increased incidence of small breast cancers (≤2 cm) but not with a decreased incidence of larger breast cancers (&gt;2 cm). An increase of 10 percentage points in screening was associated with a 25% increase in the incidence of small breast cancers (RR, 1.25; 95% CI, 1.18-1.32) and a 7% increase in the incidence of larger breast cancers (RR, 1.07; 95% CI, 1.02-1.12).Conclusions and Relevance\nWhen analyzed at the county level, the clearest result of mammography screening is the diagnosis of additional small cancers. Furthermore, there is no concomitant decline in the detection of larger cancers, which might explain the absence of any significant difference in the overall rate of death from the disease. Together, these findings suggest widespread overdiagnosis.","DOI":"10.1001/jamainternmed.2015.3043","ISSN":"2168-6106","journalAbbreviation":"JAMA Intern Med","author":[{"literal":"Harding C"},{"literal":"Pompei F"},{"literal":"Burmistrov D"},{"literal":"Welch H"},{"literal":"Abebe R"},{"literal":"Wilson R"}],"issued":{"date-parts":[["2015"]]}}},{"id":7213,"uris":["http://zotero.org/users/39665/items/XBIFZGHN"],"uri":["http://zotero.org/users/39665/items/XBIFZGHN"],"itemData":{"id":7213,"type":"article-journal","title":"Benefits and harms of breast cancer screening: A systematic review","container-title":"JAMA","page":"1615-1634","volume":"314","issue":"15","source":"Silverchair","abstract":"Importance \nPatients need to consider both benefits and harms of breast cancer screening.Objective\nTo systematically synthesize available evidence on the association of mammographic screening and clinical breast examination (CBE) at different ages and intervals with breast cancer mortality, overdiagnosis, false-positive biopsy findings, life expectancy, and quality-adjusted life expectancy.Evidence Review\nWe searched PubMed (to March 6, 2014), CINAHL (to September 10, 2013), and PsycINFO (to September 10, 2013) for systematic reviews, randomized clinical trials (RCTs) (with no limit to publication date), and observational and modeling studies published after January 1, 2000, as well as systematic reviews of all study designs. Included studies (7 reviews, 10 RCTs, 72 observational, 1 modeling) provided evidence on the association between screening with mammography, CBE, or both and prespecified critical outcomes among women at average risk of breast cancer (no known genetic susceptibility, family history, previous breast neoplasia, or chest irradiation). We used summary estimates from existing reviews, supplemented by qualitative synthesis of studies not included in those reviews.Findings\nAcross all ages of women at average risk, pooled estimates of association between mammography screening and mortality reduction after 13 years of follow-up were similar for 3 meta-analyses of clinical trials (UK Independent Panel: relative risk [RR], 0.80 [95% CI, 0.73-0.89]; Canadian Task Force: RR, 0.82 [95% CI, 0.74-0.94]; Cochrane: RR, 0.81 [95% CI, 0.74-0.87]); were greater in a meta-analysis of cohort studies (RR, 0.75 [95% CI, 0.69 to 0.81]); and were comparable in a modeling study (CISNET; median RR equivalent among 7 models, 0.85 [range, 0.77-0.93]). Uncertainty remains about the magnitude of associated mortality reduction in the entire US population, among women 40 to 49 years, and with annual screening compared with biennial screening. There is uncertainty about the magnitude of overdiagnosis associated with different screening strategies, attributable in part to lack of consensus on methods of estimation and the importance of ductal carcinoma in situ in overdiagnosis. For women with a first mammography screening at age 40 years, estimated 10-year cumulative risk of a false-positive biopsy result was higher (7.0% [95% CI, 6.1%-7.8%]) for annual compared with biennial (4.8% [95% CI, 4.4%-5.2%]) screening. Although 10-year probabilities of false-positive biopsy results were similar for women beginning screening at age 50 years, indirect estimates of lifetime probability of false-positive results were lower. Evidence for the relationship between screening and life expectancy and quality-adjusted life expectancy was low in quality. There was no direct evidence for any additional mortality benefit associated with the addition of CBE to mammography, but observational evidence from the United States and Canada suggested an increase in false-positive findings compared with mammography alone, with both studies finding an estimated 55 additional false-positive findings per extra breast cancer detected with the addition of CBE.Conclusions and Relevance\nFor women of all ages at average risk, screening was associated with a reduction in breast cancer mortality of approximately 20%, although there was uncertainty about quantitative estimates of outcomes for different breast cancer screening strategies in the United States. These findings and the related uncertainty should be considered when making recommendations based on judgments about the balance of benefits and harms of breast cancer screening.","DOI":"10.1001/jama.2015.13183","ISSN":"0098-7484","shortTitle":"Benefits and harms of breast cancer screening","journalAbbreviation":"JAMA","author":[{"literal":"Myers ER"},{"literal":"Moorman P"},{"literal":"Gierisch JM"},{"literal":"et al"}],"issued":{"date-parts":[["2015",10,20]]}}}],"schema":"https://github.com/citation-style-language/schema/raw/master/csl-citation.json"} </w:instrText>
      </w:r>
      <w:r w:rsidR="00BB21A3" w:rsidRPr="006A16C0">
        <w:rPr>
          <w:sz w:val="24"/>
          <w:szCs w:val="24"/>
        </w:rPr>
        <w:fldChar w:fldCharType="separate"/>
      </w:r>
      <w:r w:rsidR="00BB21A3" w:rsidRPr="006A16C0">
        <w:rPr>
          <w:sz w:val="24"/>
          <w:szCs w:val="24"/>
          <w:vertAlign w:val="superscript"/>
        </w:rPr>
        <w:t>1–9</w:t>
      </w:r>
      <w:r w:rsidR="00BB21A3" w:rsidRPr="006A16C0">
        <w:rPr>
          <w:sz w:val="24"/>
          <w:szCs w:val="24"/>
        </w:rPr>
        <w:fldChar w:fldCharType="end"/>
      </w:r>
      <w:r w:rsidR="008F7C88" w:rsidRPr="006A16C0">
        <w:rPr>
          <w:sz w:val="24"/>
          <w:szCs w:val="24"/>
        </w:rPr>
        <w:t xml:space="preserve">  In 2002, for example, the US Preventive Services Task Force (USPSTF) recommended routine mammography screening among women aged 40-49 years.  But in 2009, the USPSTF revised and downgraded its earlier recommendation based on evidence from randomized trials and simulation-based studies.  The lower grade issued by the USPSTF led to public outcry and prompted Congress to intervene and pass an amendment to the Patient Protection and Affordable Care Act stipulating insurers follow the 2002—not the 2009—USPSTF recommendation. </w:t>
      </w:r>
    </w:p>
    <w:p w14:paraId="0F99A4E0" w14:textId="3DA43173" w:rsidR="008F7C88" w:rsidRPr="006A16C0" w:rsidRDefault="008F7C88" w:rsidP="008F7C88">
      <w:pPr>
        <w:pStyle w:val="Normal2"/>
        <w:spacing w:line="480" w:lineRule="auto"/>
        <w:ind w:firstLine="720"/>
        <w:rPr>
          <w:sz w:val="24"/>
          <w:szCs w:val="24"/>
        </w:rPr>
      </w:pPr>
      <w:r w:rsidRPr="006A16C0">
        <w:rPr>
          <w:sz w:val="24"/>
          <w:szCs w:val="24"/>
        </w:rPr>
        <w:t xml:space="preserve">The controversy over screening persists, in part, because of disagreement over the precise contributions of </w:t>
      </w:r>
      <w:r w:rsidRPr="006A16C0">
        <w:rPr>
          <w:sz w:val="24"/>
          <w:szCs w:val="24"/>
          <w:highlight w:val="yellow"/>
        </w:rPr>
        <w:t>screening</w:t>
      </w:r>
      <w:r w:rsidRPr="006A16C0">
        <w:rPr>
          <w:sz w:val="24"/>
          <w:szCs w:val="24"/>
        </w:rPr>
        <w:t xml:space="preserve"> and advancements in breast cancer treatment on reductions in breast cancer mortality.  </w:t>
      </w:r>
      <w:r w:rsidRPr="006A16C0">
        <w:rPr>
          <w:sz w:val="24"/>
          <w:szCs w:val="24"/>
          <w:highlight w:val="yellow"/>
        </w:rPr>
        <w:t>Quantifying these contributions requires the simultaneous assessment of three components:</w:t>
      </w:r>
      <w:r w:rsidRPr="006A16C0">
        <w:rPr>
          <w:color w:val="FF0000"/>
          <w:sz w:val="24"/>
          <w:szCs w:val="24"/>
          <w:highlight w:val="yellow"/>
        </w:rPr>
        <w:t xml:space="preserve"> </w:t>
      </w:r>
      <w:r w:rsidRPr="006A16C0">
        <w:rPr>
          <w:sz w:val="24"/>
          <w:szCs w:val="24"/>
          <w:highlight w:val="yellow"/>
        </w:rPr>
        <w:t>[1] changes in the distribution of stage at diagnosis over time because women diagnosed at earlier stages typically lived longer than women diagnosed at later stages, [2] improvements in breast cancer treatment that reduce fatality rates from breast cancer, and [3] improvements in the prevention and treatment of other diseases that are the leading causes of death among women diagnosed with early stage breast cancer (e.g., cardiovascular disease [CVD]).  Yet, previous research only estimated the contribution of screening and attributed the remainder to the contribution of treatment.</w:t>
      </w:r>
      <w:r w:rsidR="00BB21A3" w:rsidRPr="006A16C0">
        <w:rPr>
          <w:sz w:val="24"/>
          <w:szCs w:val="24"/>
          <w:highlight w:val="yellow"/>
        </w:rPr>
        <w:fldChar w:fldCharType="begin"/>
      </w:r>
      <w:r w:rsidR="00935A18">
        <w:rPr>
          <w:sz w:val="24"/>
          <w:szCs w:val="24"/>
          <w:highlight w:val="yellow"/>
        </w:rPr>
        <w:instrText xml:space="preserve"> ADDIN ZOTERO_ITEM CSL_CITATION {"citationID":"2hkl2lsqk","properties":{"formattedCitation":"{\\rtf \\super 1,10\\nosupersub{}}","plainCitation":"1,10"},"citationItems":[{"id":6015,"uris":["http://zotero.org/users/39665/items/2R4236K3"],"uri":["http://zotero.org/users/39665/items/2R4236K3"],"itemData":{"id":601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id":6715,"uris":["http://zotero.org/users/39665/items/PDCX7JHD"],"uri":["http://zotero.org/users/39665/items/PDCX7JHD"],"itemData":{"id":6715,"type":"article-journal","title":"The Contributions of Improved Therapy and Earlier Detection to Cancer Survival Gains, 1988-2000","container-title":"Forum for Health Economics &amp; Policy","volume":"13","issue":"2","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w:instrText>
      </w:r>
      <w:r w:rsidR="00935A18">
        <w:rPr>
          <w:rFonts w:ascii="Kaiti SC Black" w:hAnsi="Kaiti SC Black" w:cs="Kaiti SC Black"/>
          <w:sz w:val="24"/>
          <w:szCs w:val="24"/>
          <w:highlight w:val="yellow"/>
        </w:rPr>
        <w:instrText>’</w:instrText>
      </w:r>
      <w:r w:rsidR="00935A18">
        <w:rPr>
          <w:sz w:val="24"/>
          <w:szCs w:val="24"/>
          <w:highlight w:val="yellow"/>
        </w:rPr>
        <w:instrText xml:space="preserve">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author":[{"family":"Sun","given":"Eric"},{"family":"Jena","given":"Anupam B."},{"family":"Lakdawalla","given":"Darius"},{"family":"Reyes","given":"Carolina"},{"family":"Philipson","given":"Tomas J."},{"family":"Goldman","given":"Dana"}],"issued":{"date-parts":[["2010",2,26]]}}}],"schema":"https://github.com/citation-style-language/schema/raw/master/csl-citation.json"} </w:instrText>
      </w:r>
      <w:r w:rsidR="00BB21A3" w:rsidRPr="006A16C0">
        <w:rPr>
          <w:sz w:val="24"/>
          <w:szCs w:val="24"/>
          <w:highlight w:val="yellow"/>
        </w:rPr>
        <w:fldChar w:fldCharType="separate"/>
      </w:r>
      <w:r w:rsidR="00BB21A3" w:rsidRPr="006A16C0">
        <w:rPr>
          <w:sz w:val="24"/>
          <w:szCs w:val="24"/>
          <w:vertAlign w:val="superscript"/>
        </w:rPr>
        <w:t>1,10</w:t>
      </w:r>
      <w:r w:rsidR="00BB21A3" w:rsidRPr="006A16C0">
        <w:rPr>
          <w:sz w:val="24"/>
          <w:szCs w:val="24"/>
          <w:highlight w:val="yellow"/>
        </w:rPr>
        <w:fldChar w:fldCharType="end"/>
      </w:r>
      <w:r w:rsidRPr="006A16C0">
        <w:rPr>
          <w:sz w:val="24"/>
          <w:szCs w:val="24"/>
          <w:highlight w:val="yellow"/>
        </w:rPr>
        <w:t xml:space="preserve">  Thus, these studies were vulnerable to overestimating the contribution of breast cancer treatment because they failed to account for the substantial improvements in the treatment of other diseases that </w:t>
      </w:r>
      <w:r w:rsidRPr="006A16C0">
        <w:rPr>
          <w:sz w:val="24"/>
          <w:szCs w:val="24"/>
          <w:highlight w:val="yellow"/>
        </w:rPr>
        <w:lastRenderedPageBreak/>
        <w:t>independently raised survival among an increasingly larger number of women diagnosed with early stage breast cancer.  For example, the seven Cancer Intervention and Surveillance Modeling Network (CISNET) simulation-based models attributed between 28% and 65% of the reduction in breast cancer mortality to screening (1975-2000) and the remainder to advancements in breast cancer treatment</w:t>
      </w:r>
      <w:r w:rsidR="00BB21A3" w:rsidRPr="006A16C0">
        <w:rPr>
          <w:sz w:val="24"/>
          <w:szCs w:val="24"/>
          <w:highlight w:val="yellow"/>
        </w:rPr>
        <w:t>.</w:t>
      </w:r>
      <w:r w:rsidR="00BB21A3" w:rsidRPr="006A16C0">
        <w:rPr>
          <w:sz w:val="24"/>
          <w:szCs w:val="24"/>
          <w:highlight w:val="yellow"/>
        </w:rPr>
        <w:fldChar w:fldCharType="begin"/>
      </w:r>
      <w:r w:rsidR="00BB21A3" w:rsidRPr="006A16C0">
        <w:rPr>
          <w:sz w:val="24"/>
          <w:szCs w:val="24"/>
          <w:highlight w:val="yellow"/>
        </w:rPr>
        <w:instrText xml:space="preserve"> ADDIN ZOTERO_ITEM CSL_CITATION {"citationID":"eqir7s852","properties":{"formattedCitation":"{\\rtf \\super 1\\nosupersub{}}","plainCitation":"1"},"citationItems":[{"id":6015,"uris":["http://zotero.org/users/39665/items/2R4236K3"],"uri":["http://zotero.org/users/39665/items/2R4236K3"],"itemData":{"id":601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r w:rsidR="00BB21A3" w:rsidRPr="006A16C0">
        <w:rPr>
          <w:sz w:val="24"/>
          <w:szCs w:val="24"/>
          <w:highlight w:val="yellow"/>
        </w:rPr>
        <w:fldChar w:fldCharType="separate"/>
      </w:r>
      <w:r w:rsidR="00BB21A3" w:rsidRPr="006A16C0">
        <w:rPr>
          <w:sz w:val="24"/>
          <w:szCs w:val="24"/>
          <w:vertAlign w:val="superscript"/>
        </w:rPr>
        <w:t>1</w:t>
      </w:r>
      <w:r w:rsidR="00BB21A3" w:rsidRPr="006A16C0">
        <w:rPr>
          <w:sz w:val="24"/>
          <w:szCs w:val="24"/>
          <w:highlight w:val="yellow"/>
        </w:rPr>
        <w:fldChar w:fldCharType="end"/>
      </w:r>
      <w:r w:rsidRPr="006A16C0">
        <w:rPr>
          <w:sz w:val="24"/>
          <w:szCs w:val="24"/>
          <w:highlight w:val="yellow"/>
          <w:vertAlign w:val="superscript"/>
        </w:rPr>
        <w:t xml:space="preserve"> </w:t>
      </w:r>
      <w:r w:rsidRPr="006A16C0">
        <w:rPr>
          <w:sz w:val="24"/>
          <w:szCs w:val="24"/>
        </w:rPr>
        <w:t xml:space="preserve"> </w:t>
      </w:r>
      <w:r w:rsidRPr="006A16C0">
        <w:rPr>
          <w:sz w:val="24"/>
          <w:szCs w:val="24"/>
        </w:rPr>
        <w:tab/>
        <w:t xml:space="preserve">       </w:t>
      </w:r>
      <w:r w:rsidRPr="006A16C0">
        <w:rPr>
          <w:sz w:val="24"/>
          <w:szCs w:val="24"/>
        </w:rPr>
        <w:tab/>
      </w:r>
    </w:p>
    <w:p w14:paraId="1456E90A" w14:textId="6BB7F239" w:rsidR="008F7C88" w:rsidRPr="006A16C0" w:rsidRDefault="008F7C88" w:rsidP="008F7C88">
      <w:pPr>
        <w:pStyle w:val="Normal2"/>
        <w:spacing w:line="480" w:lineRule="auto"/>
        <w:ind w:firstLine="720"/>
        <w:rPr>
          <w:sz w:val="24"/>
          <w:szCs w:val="24"/>
        </w:rPr>
      </w:pPr>
      <w:r w:rsidRPr="006A16C0">
        <w:rPr>
          <w:sz w:val="24"/>
          <w:szCs w:val="24"/>
        </w:rPr>
        <w:t xml:space="preserve">In this study, we address these research gaps and quantify the contribution of the three factors that could have led to the gain in life expectancy among breast cancer patients: earlier detection, advancements in breast cancer treatment, and advancements in the treatment of other diseases.  </w:t>
      </w:r>
      <w:r w:rsidRPr="006A16C0">
        <w:rPr>
          <w:sz w:val="24"/>
          <w:szCs w:val="24"/>
          <w:highlight w:val="yellow"/>
        </w:rPr>
        <w:t xml:space="preserve">We extend and improve prior research in three ways: (a) our analytic approach capture the interrelationship of these three components, (b) we base on results on the observed mortality experience of actual breast cancer patients rather than on simulation of the progression of breast cancer, and (c) we utilize case fatality rates that avoids biases inherent in survival time data.  </w:t>
      </w:r>
      <w:r w:rsidRPr="006A16C0">
        <w:rPr>
          <w:sz w:val="24"/>
          <w:szCs w:val="24"/>
        </w:rPr>
        <w:t xml:space="preserve">We measure earlier detection, </w:t>
      </w:r>
      <w:r w:rsidRPr="006A16C0">
        <w:rPr>
          <w:sz w:val="24"/>
          <w:szCs w:val="24"/>
          <w:highlight w:val="yellow"/>
        </w:rPr>
        <w:t>which resulted in part from more widespread screening and advancements in screening technology</w:t>
      </w:r>
      <w:r w:rsidR="009C2EC3" w:rsidRPr="006A16C0">
        <w:rPr>
          <w:sz w:val="24"/>
          <w:szCs w:val="24"/>
          <w:highlight w:val="yellow"/>
        </w:rPr>
        <w:t>,</w:t>
      </w:r>
      <w:r w:rsidR="009C2EC3" w:rsidRPr="006A16C0">
        <w:rPr>
          <w:sz w:val="24"/>
          <w:szCs w:val="24"/>
          <w:highlight w:val="yellow"/>
        </w:rPr>
        <w:fldChar w:fldCharType="begin"/>
      </w:r>
      <w:r w:rsidR="009C2EC3" w:rsidRPr="006A16C0">
        <w:rPr>
          <w:sz w:val="24"/>
          <w:szCs w:val="24"/>
          <w:highlight w:val="yellow"/>
        </w:rPr>
        <w:instrText xml:space="preserve"> ADDIN ZOTERO_ITEM CSL_CITATION {"citationID":"18sdrqqjfp","properties":{"formattedCitation":"{\\rtf \\super 11\\nosupersub{}}","plainCitation":"11"},"citationItems":[{"id":6509,"uris":["http://zotero.org/users/39665/items/QTQH83JG"],"uri":["http://zotero.org/users/39665/items/QTQH83JG"],"itemData":{"id":6509,"type":"article-journal","title":"Digital Mammography Imaging: Breast Tomosynthesis and Advanced Applications","container-title":"Radiologic clinics of North America","page":"917-929","volume":"48","issue":"5","source":"PubMed Central","abstract":"This article discusses recent developments in advanced derivative technologies associated with digital mammography. Digital breast tomosynthesis – its principles, development, and early clinical trials are reviewed. Contrast enhanced digital mammography and combined imaging systems with digital mammography and ultrasound are also discussed. Although all these methods are currently research programs, they hold promise for improving cancer detection and characterization if early results are confirmed by clinical trials.","DOI":"10.1016/j.rcl.2010.06.009","ISSN":"0033-8389","note":"PMID: 20868894\nPMCID: PMC3118307","shortTitle":"Digital Mammography Imaging","journalAbbreviation":"Radiol Clin North Am","author":[{"family":"Helvie","given":"Mark A."}],"issued":{"date-parts":[["2010",9]]},"PMID":"20868894","PMCID":"PMC3118307"}}],"schema":"https://github.com/citation-style-language/schema/raw/master/csl-citation.json"} </w:instrText>
      </w:r>
      <w:r w:rsidR="009C2EC3" w:rsidRPr="006A16C0">
        <w:rPr>
          <w:sz w:val="24"/>
          <w:szCs w:val="24"/>
          <w:highlight w:val="yellow"/>
        </w:rPr>
        <w:fldChar w:fldCharType="separate"/>
      </w:r>
      <w:r w:rsidR="009C2EC3" w:rsidRPr="006A16C0">
        <w:rPr>
          <w:sz w:val="24"/>
          <w:szCs w:val="24"/>
          <w:vertAlign w:val="superscript"/>
        </w:rPr>
        <w:t>11</w:t>
      </w:r>
      <w:r w:rsidR="009C2EC3" w:rsidRPr="006A16C0">
        <w:rPr>
          <w:sz w:val="24"/>
          <w:szCs w:val="24"/>
          <w:highlight w:val="yellow"/>
        </w:rPr>
        <w:fldChar w:fldCharType="end"/>
      </w:r>
      <w:r w:rsidR="009C2EC3" w:rsidRPr="006A16C0">
        <w:rPr>
          <w:sz w:val="24"/>
          <w:szCs w:val="24"/>
        </w:rPr>
        <w:t xml:space="preserve"> </w:t>
      </w:r>
      <w:r w:rsidRPr="006A16C0">
        <w:rPr>
          <w:sz w:val="24"/>
          <w:szCs w:val="24"/>
        </w:rPr>
        <w:t>by the changes over time in the share of tumor sizes of newly diagnosed breast cancer patients.  We measure advancements in breast cancer treatment and treatment of other diseases,</w:t>
      </w:r>
      <w:r w:rsidRPr="006A16C0">
        <w:rPr>
          <w:sz w:val="24"/>
          <w:szCs w:val="24"/>
          <w:highlight w:val="yellow"/>
        </w:rPr>
        <w:t xml:space="preserve"> which resulted from improvements in the delivery of existing and development of novel treatments,</w:t>
      </w:r>
      <w:r w:rsidR="00BB21A3" w:rsidRPr="006A16C0">
        <w:rPr>
          <w:sz w:val="24"/>
          <w:szCs w:val="24"/>
        </w:rPr>
        <w:fldChar w:fldCharType="begin"/>
      </w:r>
      <w:r w:rsidR="009C2EC3" w:rsidRPr="006A16C0">
        <w:rPr>
          <w:sz w:val="24"/>
          <w:szCs w:val="24"/>
        </w:rPr>
        <w:instrText xml:space="preserve"> ADDIN ZOTERO_ITEM CSL_CITATION {"citationID":"4c7SUAsu","properties":{"formattedCitation":"{\\rtf \\super 12,13\\nosupersub{}}","plainCitation":"12,13"},"citationItems":[{"id":6548,"uris":["http://zotero.org/users/39665/items/52QZTNJB"],"uri":["http://zotero.org/users/39665/items/52QZTNJB"],"itemData":{"id":6548,"type":"article-journal","title":"Consensus statement: treatment of early-stage breast cancer. National Institutes of Health Consensus Development Panel","container-title":"Journal of the National Cancer Institute. Monographs","page":"1-5","issue":"11","source":"PubMed","ISSN":"1052-6773","note":"PMID: 1627416","shortTitle":"Consensus statement","journalAbbreviation":"J. Natl. Cancer Inst. Monographs","language":"eng","issued":{"date-parts":[["1992"]]},"PMID":"1627416"}},{"id":6533,"uris":["http://zotero.org/users/39665/items/9U6JQXRK"],"uri":["http://zotero.org/users/39665/items/9U6JQXRK"],"itemData":{"id":6533,"type":"article-journal","title":"Tamoxifen for Prevention of Breast Cancer: Report of the National Surgical Adjuvant Breast and Bowel Project P-1 Study","container-title":"Journal of the National Cancer Institute","page":"1371-1388","volume":"90","issue":"18","source":"jnci.oxfordjournals.org","abstract":"Background: The finding of a decrease in contralateral breast cancer incidence following tamoxifen administration for adjuvant therapy led to the concept that the drug might play a role in breast cancer prevention. To test this hypothesis, the National Surgical Adjuvant Breast and Bowel Project initiated the Breast Cancer Prevention Trial (P-1) in 1992. Methods: Women (N = 13 388) at increased risk for breast cancer because they 1) were 60 years of age or older, 2) were 35–59 years of age with a 5-year predicted risk for breast cancer of at least 1.66%, or 3) had a history of lobular carcinoma in situ were randomly assigned to receive placebo (n = 6707) or 20 mg/day tamoxifen (n = 6681) for 5 years. Gail's algorithm, based on a multivariate logistic regression model using combinations of risk factors, was used to estimate the probability (risk) of occurrence of breast cancer over time. Results: Tamoxifen reduced the risk of invasive breast cancer by 49% (two-sided P&lt;.00001), with cumulative incidence through 69 months of follow-up of 43.4 versus 22.0 per 1000 women in the placebo and tamoxifen groups, respectively. The decreased risk occurred in women aged 49 years or younger (44%), 50–59 years (51%), and 60 years or older (55%); risk was also reduced in women with a history of lobular carcinoma in situ (56%) or atypical hyperplasia (86%) and in those with any category of predicted 5-year risk. Tamoxifen reduced the risk of noninvasive breast cancer by 50% (two-sided P&lt;.002). Tamoxifen reduced the occurrence of estrogen receptor-positive tumors by 69%, but no difference in the occurrence of estrogen receptor-negative tumors was seen. Tamoxifen administration did not alter the average annual rate of ischemic heart disease; however, a reduction in hip, radius (Colles'), and spine fractures was observed. The rate of endometrial cancer was increased in the tamoxifen group (risk ratio = 2.53; 95% confidence interval = 1.35–4.97); this increased risk occurred predominantly in women aged 50 years or older. All endometrial cancers in the tamoxifen group were stage I (localized disease); no endometrial cancer deaths have occurred in this group. No liver cancers or increase in colon, rectal, ovarian, or other tumors was observed in the tamoxifen group. The rates of stroke, pulmonary embolism, and deep-vein thrombosis were elevated in the tamoxifen group; these events occurred more frequently in women aged 50 years or older. Conclusions: Tamoxifen decreases the incidence of invasive and noninvasive breast cancer. Despite side effects resulting from administration of tamoxifen, its use as a breast cancer preventive agent is appropriate in many women at increased risk for the disease. [J Natl Cancer Inst 1998;90:1371–88]","DOI":"10.1093/jnci/90.18.1371","ISSN":"0027-8874, 1460-2105","note":"PMID: 9747868","shortTitle":"Tamoxifen for Prevention of Breast Cancer","journalAbbreviation":"JNCI J Natl Cancer Inst","language":"en","author":[{"family":"Fisher","given":"Bernard"},{"family":"Costantino","given":"Joseph P."},{"family":"Wickerham","given":"D. Lawrence"},{"family":"Redmond","given":"Carol K."},{"family":"Kavanah","given":"Maureen"},{"family":"Cronin","given":"Walter M."},{"family":"Vogel","given":"Victor"},{"family":"Robidoux","given":"André"},{"family":"Dimitrov","given":"Nikolay"},{"family":"Atkins","given":"James"},{"family":"Daly","given":"Mary"},{"family":"Wieand","given":"Samuel"},{"family":"Tan-Chiu","given":"Elizabeth"},{"family":"Ford","given":"Leslie"},{"family":"Wolmark","given":"Norman"},{"family":"Breast","given":"other National Surgical Adjuvant"},{"family":"Investigators","given":"Bowel Project"}],"issued":{"date-parts":[["1998",9,16]]},"PMID":"9747868"}}],"schema":"https://github.com/citation-style-language/schema/raw/master/csl-citation.json"} </w:instrText>
      </w:r>
      <w:r w:rsidR="00BB21A3" w:rsidRPr="006A16C0">
        <w:rPr>
          <w:sz w:val="24"/>
          <w:szCs w:val="24"/>
        </w:rPr>
        <w:fldChar w:fldCharType="separate"/>
      </w:r>
      <w:r w:rsidR="009C2EC3" w:rsidRPr="006A16C0">
        <w:rPr>
          <w:sz w:val="24"/>
          <w:szCs w:val="24"/>
          <w:vertAlign w:val="superscript"/>
        </w:rPr>
        <w:t>12,13</w:t>
      </w:r>
      <w:r w:rsidR="00BB21A3" w:rsidRPr="006A16C0">
        <w:rPr>
          <w:sz w:val="24"/>
          <w:szCs w:val="24"/>
        </w:rPr>
        <w:fldChar w:fldCharType="end"/>
      </w:r>
      <w:r w:rsidR="009C2EC3" w:rsidRPr="006A16C0">
        <w:rPr>
          <w:sz w:val="24"/>
          <w:szCs w:val="24"/>
        </w:rPr>
        <w:t xml:space="preserve"> </w:t>
      </w:r>
      <w:r w:rsidRPr="006A16C0">
        <w:rPr>
          <w:sz w:val="24"/>
          <w:szCs w:val="24"/>
        </w:rPr>
        <w:t xml:space="preserve">by reductions in case fatality rates from breast cancer and competing causes of death, respectively.  We also quantify how the contribution of earlier detection to gains in life expectancy varied by age at diagnosis </w:t>
      </w:r>
      <w:r w:rsidRPr="006A16C0">
        <w:rPr>
          <w:sz w:val="24"/>
          <w:szCs w:val="24"/>
          <w:highlight w:val="yellow"/>
        </w:rPr>
        <w:t>to directly address the controversy in screening women 40-49 years old</w:t>
      </w:r>
      <w:r w:rsidRPr="006A16C0">
        <w:rPr>
          <w:sz w:val="24"/>
          <w:szCs w:val="24"/>
        </w:rPr>
        <w:t xml:space="preserve">.  We focus on contributions to the gain in life expectancy, rather than the declines in breast cancer mortality rates, to account for </w:t>
      </w:r>
      <w:r w:rsidRPr="006A16C0">
        <w:rPr>
          <w:sz w:val="24"/>
          <w:szCs w:val="24"/>
        </w:rPr>
        <w:lastRenderedPageBreak/>
        <w:t xml:space="preserve">concurrent improvements in mortality from competing causes of death and changes in the age structure of the US female population.  Finally, we </w:t>
      </w:r>
      <w:r w:rsidRPr="006A16C0">
        <w:rPr>
          <w:sz w:val="24"/>
          <w:szCs w:val="24"/>
          <w:highlight w:val="yellow"/>
        </w:rPr>
        <w:t xml:space="preserve">implemented robustness checks </w:t>
      </w:r>
      <w:r w:rsidRPr="006A16C0">
        <w:rPr>
          <w:sz w:val="24"/>
          <w:szCs w:val="24"/>
        </w:rPr>
        <w:t>to consider the effect of overdiagnosis on the gain in life expectancy and its three constituent component</w:t>
      </w:r>
      <w:r w:rsidR="009C2EC3" w:rsidRPr="006A16C0">
        <w:rPr>
          <w:sz w:val="24"/>
          <w:szCs w:val="24"/>
        </w:rPr>
        <w:t>s.</w:t>
      </w:r>
    </w:p>
    <w:p w14:paraId="734376E5" w14:textId="77777777" w:rsidR="008F7C88" w:rsidRPr="006A16C0" w:rsidRDefault="008F7C88" w:rsidP="00407819">
      <w:pPr>
        <w:pStyle w:val="Normal1"/>
        <w:spacing w:line="480" w:lineRule="auto"/>
        <w:rPr>
          <w:sz w:val="24"/>
          <w:szCs w:val="24"/>
        </w:rPr>
      </w:pPr>
    </w:p>
    <w:p w14:paraId="2FE8BFD7" w14:textId="77777777" w:rsidR="008D20E9" w:rsidRPr="006A16C0" w:rsidRDefault="008D20E9" w:rsidP="008D20E9">
      <w:pPr>
        <w:pStyle w:val="Normal1"/>
        <w:spacing w:line="480" w:lineRule="auto"/>
        <w:rPr>
          <w:sz w:val="24"/>
          <w:szCs w:val="24"/>
        </w:rPr>
      </w:pPr>
      <w:r w:rsidRPr="006A16C0">
        <w:rPr>
          <w:b/>
          <w:sz w:val="24"/>
          <w:szCs w:val="24"/>
        </w:rPr>
        <w:t>2. METHODS</w:t>
      </w:r>
    </w:p>
    <w:p w14:paraId="1C1191C4" w14:textId="2556800F" w:rsidR="00023A72" w:rsidRPr="00B269B4" w:rsidRDefault="00023A72" w:rsidP="00023A72">
      <w:pPr>
        <w:pStyle w:val="Normal2"/>
        <w:spacing w:line="480" w:lineRule="auto"/>
        <w:rPr>
          <w:sz w:val="24"/>
          <w:szCs w:val="24"/>
          <w:highlight w:val="yellow"/>
        </w:rPr>
      </w:pPr>
      <w:r w:rsidRPr="00B269B4">
        <w:rPr>
          <w:sz w:val="24"/>
          <w:szCs w:val="24"/>
          <w:highlight w:val="yellow"/>
        </w:rPr>
        <w:tab/>
      </w:r>
      <w:r w:rsidRPr="00B269B4">
        <w:rPr>
          <w:b/>
          <w:sz w:val="24"/>
          <w:szCs w:val="24"/>
          <w:highlight w:val="yellow"/>
        </w:rPr>
        <w:t>2.1  Analytic Methods</w:t>
      </w:r>
      <w:r w:rsidRPr="00B269B4">
        <w:rPr>
          <w:sz w:val="24"/>
          <w:szCs w:val="24"/>
          <w:highlight w:val="yellow"/>
        </w:rPr>
        <w:t>.  We describe our analytic approach in Figure 1, which consists of two main steps.  First, we began with all-cause incidence-based case fatality rates (hereafter “fatality rates”) by tumor size and adjusted them for overdiagnosis</w:t>
      </w:r>
      <w:r w:rsidRPr="00B269B4">
        <w:rPr>
          <w:color w:val="0000FF"/>
          <w:sz w:val="24"/>
          <w:szCs w:val="24"/>
          <w:highlight w:val="yellow"/>
        </w:rPr>
        <w:t>,</w:t>
      </w:r>
      <w:r w:rsidRPr="00B269B4">
        <w:rPr>
          <w:sz w:val="24"/>
          <w:szCs w:val="24"/>
          <w:highlight w:val="yellow"/>
        </w:rPr>
        <w:t xml:space="preserve"> as described in Section 2.3. The adjusted</w:t>
      </w:r>
      <w:r w:rsidRPr="00B269B4">
        <w:rPr>
          <w:color w:val="FF0000"/>
          <w:sz w:val="24"/>
          <w:szCs w:val="24"/>
          <w:highlight w:val="yellow"/>
        </w:rPr>
        <w:t xml:space="preserve"> </w:t>
      </w:r>
      <w:r w:rsidRPr="00B269B4">
        <w:rPr>
          <w:sz w:val="24"/>
          <w:szCs w:val="24"/>
          <w:highlight w:val="yellow"/>
        </w:rPr>
        <w:t>tumor size- specific fatality rates served as the input to demographic life tables that produced tumor size-specific life expectancies in 1975 and 2002.  We calculated the overall life expectancy for each time period as the weighted average of the tumor-size specific life expectancies, where the weights corresponded to the annual share of incident breast cancers by tumor size.  The gain in life expectancy was then computed as the difference in overall life expectancy between 1975 and 2002. Next, we utilized an established demographic method (</w:t>
      </w:r>
      <w:proofErr w:type="spellStart"/>
      <w:r w:rsidRPr="00B269B4">
        <w:rPr>
          <w:sz w:val="24"/>
          <w:szCs w:val="24"/>
          <w:highlight w:val="yellow"/>
        </w:rPr>
        <w:t>Kitigawa</w:t>
      </w:r>
      <w:proofErr w:type="spellEnd"/>
      <w:r w:rsidRPr="00B269B4">
        <w:rPr>
          <w:sz w:val="24"/>
          <w:szCs w:val="24"/>
          <w:highlight w:val="yellow"/>
        </w:rPr>
        <w:t xml:space="preserve"> decomposition</w:t>
      </w:r>
      <w:r w:rsidRPr="00B269B4">
        <w:rPr>
          <w:sz w:val="24"/>
          <w:szCs w:val="24"/>
          <w:highlight w:val="yellow"/>
        </w:rPr>
        <w:fldChar w:fldCharType="begin"/>
      </w:r>
      <w:r w:rsidRPr="00B269B4">
        <w:rPr>
          <w:sz w:val="24"/>
          <w:szCs w:val="24"/>
          <w:highlight w:val="yellow"/>
        </w:rPr>
        <w:instrText xml:space="preserve"> ADDIN ZOTERO_ITEM CSL_CITATION {"citationID":"2d3c5bjia3","properties":{"formattedCitation":"{\\rtf \\super 14\\nosupersub{}}","plainCitation":"14"},"citationItems":[{"id":6672,"uris":["http://zotero.org/users/39665/items/G8VW6934"],"uri":["http://zotero.org/users/39665/items/G8VW6934"],"itemData":{"id":6672,"type":"article-journal","title":"Components of a Difference Between Two Rates*","container-title":"Journal of the American Statistical Association","page":"1168-1194","volume":"50","issue":"272","source":"Taylor and Francis+NEJM","abstract":"* Expanded version of a paper read at the annual meeting of the American Statistical Association held in Chicago, December 27–30, 1952. The preparation of this manuscript was sponsored jointly by the Population Research and Training Center, University of Chicago, and Scripps Foundation, Miami University—the latter through funds provided by the Rockefeller Foundation for the study of population distribution. The author is indebted to Philip M. Hauser, Donald J. Bogue, O. Dudley Duncan, Beverly Duncan and J. J. Feldman for a careful reading of the paper and many suggestive comments and criticisms.","DOI":"10.1080/01621459.1955.10501299","ISSN":"0162-1459","author":[{"family":"Kitagawa","given":"Evelyn M."}],"issued":{"date-parts":[["1955",12,1]]}}}],"schema":"https://github.com/citation-style-language/schema/raw/master/csl-citation.json"} </w:instrText>
      </w:r>
      <w:r w:rsidRPr="00B269B4">
        <w:rPr>
          <w:sz w:val="24"/>
          <w:szCs w:val="24"/>
          <w:highlight w:val="yellow"/>
        </w:rPr>
        <w:fldChar w:fldCharType="separate"/>
      </w:r>
      <w:r w:rsidRPr="00B269B4">
        <w:rPr>
          <w:sz w:val="24"/>
          <w:szCs w:val="24"/>
          <w:highlight w:val="yellow"/>
          <w:vertAlign w:val="superscript"/>
        </w:rPr>
        <w:t>14</w:t>
      </w:r>
      <w:r w:rsidRPr="00B269B4">
        <w:rPr>
          <w:sz w:val="24"/>
          <w:szCs w:val="24"/>
          <w:highlight w:val="yellow"/>
        </w:rPr>
        <w:fldChar w:fldCharType="end"/>
      </w:r>
      <w:r w:rsidRPr="00B269B4">
        <w:rPr>
          <w:sz w:val="24"/>
          <w:szCs w:val="24"/>
          <w:highlight w:val="yellow"/>
        </w:rPr>
        <w:t xml:space="preserve">) to estimate how much of this gain in overall life expectancy was due to changes in the annual share of incident breast cancers by tumor size and improvements in adjusted all-cause fatality rates. We used the first estimate as a measure of the contribution of earlier detection to gains in life expectancy (component [1]). </w:t>
      </w:r>
    </w:p>
    <w:p w14:paraId="6911D841" w14:textId="07B1A400" w:rsidR="00023A72" w:rsidRPr="006A16C0" w:rsidRDefault="00023A72" w:rsidP="00023A72">
      <w:pPr>
        <w:pStyle w:val="Normal2"/>
        <w:spacing w:line="480" w:lineRule="auto"/>
        <w:ind w:firstLine="720"/>
        <w:rPr>
          <w:sz w:val="24"/>
          <w:szCs w:val="24"/>
        </w:rPr>
      </w:pPr>
      <w:r w:rsidRPr="00B269B4">
        <w:rPr>
          <w:sz w:val="24"/>
          <w:szCs w:val="24"/>
          <w:highlight w:val="yellow"/>
        </w:rPr>
        <w:t xml:space="preserve">In the second step, we also began with fatality rates by tumor size now separated by cause of death (breast cancer and all other causes).  These rates were then adjusted for overdiagnosis.  The adjusted tumor size- and cause-specific fatality rates served as </w:t>
      </w:r>
      <w:r w:rsidRPr="00B269B4">
        <w:rPr>
          <w:sz w:val="24"/>
          <w:szCs w:val="24"/>
          <w:highlight w:val="yellow"/>
        </w:rPr>
        <w:lastRenderedPageBreak/>
        <w:t>the input to demographic life tables that produce corresponding life-years in 1975 and 2010.  We then utilized a related demographic method (Beltrán-Sánchez et al. decomposition</w:t>
      </w:r>
      <w:r w:rsidRPr="00B269B4">
        <w:rPr>
          <w:sz w:val="24"/>
          <w:szCs w:val="24"/>
          <w:highlight w:val="yellow"/>
        </w:rPr>
        <w:fldChar w:fldCharType="begin"/>
      </w:r>
      <w:r w:rsidR="006A16C0" w:rsidRPr="00B269B4">
        <w:rPr>
          <w:sz w:val="24"/>
          <w:szCs w:val="24"/>
          <w:highlight w:val="yellow"/>
        </w:rPr>
        <w:instrText xml:space="preserve"> ADDIN ZOTERO_ITEM CSL_CITATION {"citationID":"2f9qf1oem7","properties":{"formattedCitation":"{\\rtf \\super 15\\nosupersub{}}","plainCitation":"15"},"citationItems":[{"id":728,"uris":["http://zotero.org/users/39665/items/FTIXTTBS"],"uri":["http://zotero.org/users/39665/items/FTIXTTBS"],"itemData":{"id":728,"type":"article-journal","title":"An integrated approach to cause-of-death analysis: cause-deleted life tables and decompositions of life expectancy","container-title":"Demographic Research","page":"1323-1350","volume":"19","source":"CrossRef","DOI":"10.4054/DemRes.2008.19.35","ISSN":"1435-9871","shortTitle":"An integrated approach to cause-of-death analysis","author":[{"family":"Beltrán-Sánchez","given":"Hiram"},{"family":"Preston","given":"Samuel H."},{"family":"Canudas-Romo","given":"Vladimir"}],"issued":{"date-parts":[["2008",7,25]]}}}],"schema":"https://github.com/citation-style-language/schema/raw/master/csl-citation.json"} </w:instrText>
      </w:r>
      <w:r w:rsidRPr="00B269B4">
        <w:rPr>
          <w:sz w:val="24"/>
          <w:szCs w:val="24"/>
          <w:highlight w:val="yellow"/>
        </w:rPr>
        <w:fldChar w:fldCharType="separate"/>
      </w:r>
      <w:r w:rsidR="006A16C0" w:rsidRPr="00B269B4">
        <w:rPr>
          <w:sz w:val="24"/>
          <w:szCs w:val="24"/>
          <w:highlight w:val="yellow"/>
          <w:vertAlign w:val="superscript"/>
        </w:rPr>
        <w:t>15</w:t>
      </w:r>
      <w:r w:rsidRPr="00B269B4">
        <w:rPr>
          <w:sz w:val="24"/>
          <w:szCs w:val="24"/>
          <w:highlight w:val="yellow"/>
        </w:rPr>
        <w:fldChar w:fldCharType="end"/>
      </w:r>
      <w:r w:rsidRPr="00B269B4">
        <w:rPr>
          <w:sz w:val="24"/>
          <w:szCs w:val="24"/>
          <w:highlight w:val="yellow"/>
        </w:rPr>
        <w:t>) to estimate how much of the contribution of improvements in adjusted all-cause fatality rates was due to improvements in adjusted fatality rates from breast cancer and improvements in adjusted fatality rates from all other causes.  We used the first estimate as a measure of advancements in breast cancer treatment (component [2]) and the second estimate as a measure of advancements in the treatment of other diseases (component [3]).  The sum of these two estimates equaled the total contribution from improvements in adjusted all-cause case fatality rates.  We did not report any sampling uncertainty in the gain in life expectancy or its three constituent components because our calculations used registry data that fully captured the mortality experience of defined populations, rather than sample data.</w:t>
      </w:r>
      <w:r w:rsidRPr="00B269B4">
        <w:rPr>
          <w:sz w:val="24"/>
          <w:szCs w:val="24"/>
          <w:highlight w:val="yellow"/>
          <w:vertAlign w:val="superscript"/>
        </w:rPr>
        <w:t>17</w:t>
      </w:r>
      <w:r w:rsidRPr="00B269B4">
        <w:rPr>
          <w:sz w:val="24"/>
          <w:szCs w:val="24"/>
          <w:highlight w:val="yellow"/>
        </w:rPr>
        <w:t xml:space="preserve">  We mathematically des</w:t>
      </w:r>
      <w:r w:rsidR="00610DA0">
        <w:rPr>
          <w:sz w:val="24"/>
          <w:szCs w:val="24"/>
          <w:highlight w:val="yellow"/>
        </w:rPr>
        <w:t xml:space="preserve">cribe the methods in </w:t>
      </w:r>
      <w:proofErr w:type="spellStart"/>
      <w:r w:rsidR="00610DA0">
        <w:rPr>
          <w:sz w:val="24"/>
          <w:szCs w:val="24"/>
          <w:highlight w:val="yellow"/>
        </w:rPr>
        <w:t>eAppendix</w:t>
      </w:r>
      <w:proofErr w:type="spellEnd"/>
      <w:r w:rsidR="00610DA0">
        <w:rPr>
          <w:sz w:val="24"/>
          <w:szCs w:val="24"/>
          <w:highlight w:val="yellow"/>
        </w:rPr>
        <w:t xml:space="preserve"> C</w:t>
      </w:r>
      <w:r w:rsidRPr="00B269B4">
        <w:rPr>
          <w:sz w:val="24"/>
          <w:szCs w:val="24"/>
          <w:highlight w:val="yellow"/>
        </w:rPr>
        <w:t>-G.</w:t>
      </w:r>
    </w:p>
    <w:p w14:paraId="47C51E7C" w14:textId="77777777" w:rsidR="0045642D" w:rsidRPr="006A16C0" w:rsidRDefault="00023A72" w:rsidP="0045642D">
      <w:pPr>
        <w:pStyle w:val="Normal2"/>
        <w:spacing w:line="480" w:lineRule="auto"/>
        <w:ind w:firstLine="720"/>
        <w:rPr>
          <w:sz w:val="24"/>
          <w:szCs w:val="24"/>
        </w:rPr>
      </w:pPr>
      <w:r w:rsidRPr="006A16C0">
        <w:rPr>
          <w:sz w:val="24"/>
          <w:szCs w:val="24"/>
        </w:rPr>
        <w:tab/>
      </w:r>
      <w:r w:rsidRPr="006A16C0">
        <w:rPr>
          <w:b/>
          <w:sz w:val="24"/>
          <w:szCs w:val="24"/>
        </w:rPr>
        <w:t>2.2 Patient Data.</w:t>
      </w:r>
      <w:r w:rsidRPr="006A16C0">
        <w:rPr>
          <w:sz w:val="24"/>
          <w:szCs w:val="24"/>
        </w:rPr>
        <w:t xml:space="preserve">  We obtained incidence and mortality data for breast cancer from the SEER 9 registry database, 1975 to 2012.  The SEER 9 registries, which cover ~10% of the US population, form the largest, most representative and longest running national cancer incidence database.  We analyzed 663,860 breast cancer cases diagnosed between 1975 and 2012 and included only the first matching record for each person, as well as cases with both malignant and non-malignant behavior (e.g., ductal carcinoma in situ). SEER classifies breast cancer as the cause of death based on the death certificate, the identity of a primary tumor, and relevant comorbidities.  We placed a further requirement: the breast cancer death must have occurred within 10 years of diagnosis.</w:t>
      </w:r>
      <w:r w:rsidR="00587C76">
        <w:rPr>
          <w:sz w:val="24"/>
          <w:szCs w:val="24"/>
        </w:rPr>
        <w:t xml:space="preserve"> </w:t>
      </w:r>
      <w:r w:rsidR="006A16C0" w:rsidRPr="006A16C0">
        <w:rPr>
          <w:sz w:val="24"/>
          <w:szCs w:val="24"/>
          <w:vertAlign w:val="superscript"/>
        </w:rPr>
        <w:t xml:space="preserve"> </w:t>
      </w:r>
      <w:r w:rsidRPr="006A16C0">
        <w:rPr>
          <w:sz w:val="24"/>
          <w:szCs w:val="24"/>
        </w:rPr>
        <w:t xml:space="preserve">By allowing this 10-year time window between diagnosis and death, </w:t>
      </w:r>
      <w:r w:rsidRPr="006A16C0">
        <w:rPr>
          <w:sz w:val="24"/>
          <w:szCs w:val="24"/>
        </w:rPr>
        <w:lastRenderedPageBreak/>
        <w:t xml:space="preserve">we </w:t>
      </w:r>
      <w:r w:rsidRPr="006A16C0">
        <w:rPr>
          <w:sz w:val="24"/>
          <w:szCs w:val="24"/>
          <w:highlight w:val="yellow"/>
        </w:rPr>
        <w:t>mitigate the potential bias of ascertainment in cause of death</w:t>
      </w:r>
      <w:r w:rsidRPr="006A16C0">
        <w:rPr>
          <w:sz w:val="24"/>
          <w:szCs w:val="24"/>
        </w:rPr>
        <w:t xml:space="preserve"> and calculate incidence-based </w:t>
      </w:r>
      <w:r w:rsidRPr="006A16C0">
        <w:rPr>
          <w:rFonts w:eastAsia="Arial Unicode MS"/>
          <w:sz w:val="24"/>
          <w:szCs w:val="24"/>
        </w:rPr>
        <w:t xml:space="preserve">case fatality rates between 1975 and 2002 for 422,141 breast cancer patients.  </w:t>
      </w:r>
      <w:r w:rsidR="0045642D" w:rsidRPr="006A16C0">
        <w:rPr>
          <w:sz w:val="24"/>
          <w:szCs w:val="24"/>
        </w:rPr>
        <w:t>An incidence-based case fatality rate for a specific cohort of newly diagnosed breast cancer patients equals the ratio of the number of deaths occurring for this cohort and the total number of person-years lived by this cohort up to 10 years beyond their diagnosis (</w:t>
      </w:r>
      <w:proofErr w:type="spellStart"/>
      <w:r w:rsidR="0045642D">
        <w:rPr>
          <w:sz w:val="24"/>
          <w:szCs w:val="24"/>
        </w:rPr>
        <w:t>e</w:t>
      </w:r>
      <w:r w:rsidR="0045642D" w:rsidRPr="006A16C0">
        <w:rPr>
          <w:sz w:val="24"/>
          <w:szCs w:val="24"/>
        </w:rPr>
        <w:t>Appendix</w:t>
      </w:r>
      <w:proofErr w:type="spellEnd"/>
      <w:r w:rsidR="0045642D" w:rsidRPr="006A16C0">
        <w:rPr>
          <w:sz w:val="24"/>
          <w:szCs w:val="24"/>
        </w:rPr>
        <w:t xml:space="preserve"> </w:t>
      </w:r>
      <w:r w:rsidR="0045642D">
        <w:rPr>
          <w:sz w:val="24"/>
          <w:szCs w:val="24"/>
        </w:rPr>
        <w:t>A</w:t>
      </w:r>
      <w:r w:rsidR="0045642D" w:rsidRPr="006A16C0">
        <w:rPr>
          <w:sz w:val="24"/>
          <w:szCs w:val="24"/>
        </w:rPr>
        <w:t>).</w:t>
      </w:r>
      <w:r w:rsidR="0045642D" w:rsidRPr="006A16C0">
        <w:rPr>
          <w:sz w:val="24"/>
          <w:szCs w:val="24"/>
        </w:rPr>
        <w:fldChar w:fldCharType="begin"/>
      </w:r>
      <w:r w:rsidR="0045642D">
        <w:rPr>
          <w:sz w:val="24"/>
          <w:szCs w:val="24"/>
        </w:rPr>
        <w:instrText xml:space="preserve"> ADDIN ZOTERO_ITEM CSL_CITATION {"citationID":"Di4YblKg","properties":{"formattedCitation":"{\\rtf \\super 16,17\\nosupersub{}}","plainCitation":"16,17"},"citationItems":[{"id":3648,"uris":["http://zotero.org/users/39665/items/RNFM4QDD"],"uri":["http://zotero.org/users/39665/items/RNFM4QDD"],"itemData":{"id":3648,"type":"article-journal","title":"A method for partitioning cancer mortality trends by factors associated with diagnosis: an application to female breast cancer","container-title":"Journal of clinical epidemiology","page":"1451-1461","volume":"47","issue":"12","source":"NCBI PubMed","abstract":"U.S. cancer mortality data derived from information recorded on death certificates are frequently relied upon as an indicator of progress against cancer. A limitation of this measure is the lack of information pertaining to the onset of disease, such as year-of-diagnosis, age-at-diagnosis, stage of disease at diagnosis and histology of lesions. However, population-based cancer registries collect these types of data and allow the calculation of an incidence-file based mortality rate. This incidence-based mortality rate allows a partitioning of mortality by variables associated with the cancer onset. Breast cancer incidence-based mortality measures are created and compared to mortality rates based on death certificates over a comparable time period. Novel mortality measures, such as mortality rates by stage-at-diagnosis, age-at-diagnosis and year-of-diagnosis, are used to illustrate the value of this approach.","ISSN":"0895-4356","note":"PMID: 7730854","shortTitle":"A method for partitioning cancer mortality trends by factors associated with diagnosis","journalAbbreviation":"J Clin Epidemiol","author":[{"family":"Chu","given":"K C"},{"family":"Miller","given":"B A"},{"family":"Feuer","given":"E J"},{"family":"Hankey","given":"B F"}],"issued":{"date-parts":[["1994",12]]},"PMID":"7730854"}},{"id":1222,"uris":["http://zotero.org/users/39665/items/RHQB83MQ"],"uri":["http://zotero.org/users/39665/items/RHQB83MQ"],"itemData":{"id":1222,"type":"article-journal","title":"Trends in prostate cancer mortality among black men and white men in the United States","container-title":"Cancer","page":"1507-1516","volume":"97","issue":"6","source":"NCBI PubMed","abstract":"BACKGROUND\n\nProstate cancer mortality rates in the United States declined sharply after 1991 in white men and declined after 1992 in black men. The current study was conducted to investigate possible mechanisms for the declining prostate cancer mortality rates in the United States.\n\n\nMETHODS\n\nThe authors examined and compared patterns of prostate cancer incidence, survival rates, and mortality rates among black men and white men in the United States using the 1969-1999 U.S. prostate cancer mortality rates and the 1975-1999 prostate cancer incidence, survival, and incidence-based mortality rates from the Surveillance, Epidemiology, and End Results (SEER) Program for the U.S. population. The SEER data represent approximately 10% of the U.S. population.\n\n\nRESULTS\n\nProstate cancer incidence and mortality rates showed transient increases after 1986, when the U.S. Food and Drug Administration approved the use of prostate specific antigen (PSA) testing. The age-adjusted prostate cancer mortality rates for men age 50-84 years, however, have dropped below the rate in 1986 since 1995 for white men and since 1997 for black men. In fact, for white men ages 50-79 years, the 1998 and 1999 rates were the lowest observed since 1950. Incidence-based mortality rates by disease stage revealed that the recent declines were due to declines in distant disease mortality. Moreover, the decrease in distant disease mortality was due to a decline in distant disease incidence, and not to improved survival of patients with distant disease.\n\n\nCONCLUSIONS\n\nSimilar incidence, survival, and mortality rate patterns are seen in black men and white men in the United States, although with differences in the timing and magnitude of recent rate decreases. Increased detection of prostate cancer before it becomes metastatic, possibly reflecting increased use of PSA testing after 1986, may explain much of the recent mortality decrease in both white men and black men.","DOI":"10.1002/cncr.11212","ISSN":"0008-543X","note":"PMID: 12627516","journalAbbreviation":"Cancer","author":[{"family":"Chu","given":"Kenneth C"},{"family":"Tarone","given":"Robert E"},{"family":"Freeman","given":"Harold P"}],"issued":{"date-parts":[["2003",3,15]]},"PMID":"12627516"}}],"schema":"https://github.com/citation-style-language/schema/raw/master/csl-citation.json"} </w:instrText>
      </w:r>
      <w:r w:rsidR="0045642D" w:rsidRPr="006A16C0">
        <w:rPr>
          <w:sz w:val="24"/>
          <w:szCs w:val="24"/>
        </w:rPr>
        <w:fldChar w:fldCharType="separate"/>
      </w:r>
      <w:r w:rsidR="0045642D" w:rsidRPr="004A16BB">
        <w:rPr>
          <w:sz w:val="24"/>
          <w:szCs w:val="24"/>
          <w:vertAlign w:val="superscript"/>
        </w:rPr>
        <w:t>16,17</w:t>
      </w:r>
      <w:r w:rsidR="0045642D" w:rsidRPr="006A16C0">
        <w:rPr>
          <w:sz w:val="24"/>
          <w:szCs w:val="24"/>
        </w:rPr>
        <w:fldChar w:fldCharType="end"/>
      </w:r>
      <w:r w:rsidR="0045642D" w:rsidRPr="006A16C0">
        <w:rPr>
          <w:sz w:val="24"/>
          <w:szCs w:val="24"/>
          <w:vertAlign w:val="superscript"/>
        </w:rPr>
        <w:t xml:space="preserve"> </w:t>
      </w:r>
      <w:r w:rsidR="0045642D" w:rsidRPr="006A16C0">
        <w:rPr>
          <w:sz w:val="24"/>
          <w:szCs w:val="24"/>
        </w:rPr>
        <w:t xml:space="preserve">  </w:t>
      </w:r>
      <w:r w:rsidR="0045642D" w:rsidRPr="006A16C0">
        <w:rPr>
          <w:rFonts w:eastAsia="Arial Unicode MS"/>
          <w:sz w:val="24"/>
          <w:szCs w:val="24"/>
        </w:rPr>
        <w:t xml:space="preserve">We calculated fatality rates by age group at diagnosis (40-44 to ≥100 years), year of diagnosis (1975-2002), tumor size (&lt;1cm, 1-2cm, 2-3cm, 3-5cm, ≥5cm), and cause of death (breast cancer and competing causes of death).  We also calculated the </w:t>
      </w:r>
      <w:r w:rsidR="0045642D" w:rsidRPr="006A16C0">
        <w:rPr>
          <w:sz w:val="24"/>
          <w:szCs w:val="24"/>
        </w:rPr>
        <w:t>share</w:t>
      </w:r>
      <w:r w:rsidR="0045642D" w:rsidRPr="006A16C0">
        <w:rPr>
          <w:color w:val="FF0000"/>
          <w:sz w:val="24"/>
          <w:szCs w:val="24"/>
        </w:rPr>
        <w:t xml:space="preserve"> </w:t>
      </w:r>
      <w:r w:rsidR="0045642D" w:rsidRPr="006A16C0">
        <w:rPr>
          <w:sz w:val="24"/>
          <w:szCs w:val="24"/>
        </w:rPr>
        <w:t>of incident cancer cases by tumor size at diagnosis and year of diagnosis.</w:t>
      </w:r>
    </w:p>
    <w:p w14:paraId="1F76AC95" w14:textId="38C9A91E" w:rsidR="00023A72" w:rsidRPr="006A16C0" w:rsidRDefault="00023A72" w:rsidP="00023A72">
      <w:pPr>
        <w:pStyle w:val="Normal2"/>
        <w:spacing w:line="480" w:lineRule="auto"/>
        <w:rPr>
          <w:sz w:val="24"/>
          <w:szCs w:val="24"/>
        </w:rPr>
      </w:pPr>
      <w:r w:rsidRPr="006A16C0">
        <w:rPr>
          <w:sz w:val="24"/>
          <w:szCs w:val="24"/>
        </w:rPr>
        <w:tab/>
      </w:r>
      <w:r w:rsidRPr="006A16C0">
        <w:rPr>
          <w:rFonts w:eastAsia="Arial Unicode MS"/>
          <w:b/>
          <w:sz w:val="24"/>
          <w:szCs w:val="24"/>
        </w:rPr>
        <w:t xml:space="preserve">2.3  Adjustment for Overdiagnosis.  </w:t>
      </w:r>
      <w:r w:rsidRPr="006A16C0">
        <w:rPr>
          <w:rFonts w:eastAsia="Arial Unicode MS"/>
          <w:sz w:val="24"/>
          <w:szCs w:val="24"/>
        </w:rPr>
        <w:t xml:space="preserve">For our primary analysis, we assume an </w:t>
      </w:r>
      <w:proofErr w:type="spellStart"/>
      <w:r w:rsidRPr="006A16C0">
        <w:rPr>
          <w:rFonts w:eastAsia="Arial Unicode MS"/>
          <w:sz w:val="24"/>
          <w:szCs w:val="24"/>
        </w:rPr>
        <w:t>overdiagnosis</w:t>
      </w:r>
      <w:proofErr w:type="spellEnd"/>
      <w:r w:rsidRPr="006A16C0">
        <w:rPr>
          <w:rFonts w:eastAsia="Arial Unicode MS"/>
          <w:sz w:val="24"/>
          <w:szCs w:val="24"/>
        </w:rPr>
        <w:t xml:space="preserve"> level of 10% for tumor sizes ≤3cm based on the results of the Malmö, Sweden randomized trial.</w:t>
      </w:r>
      <w:r w:rsidR="006A16C0" w:rsidRPr="006A16C0">
        <w:rPr>
          <w:sz w:val="24"/>
          <w:szCs w:val="24"/>
        </w:rPr>
        <w:fldChar w:fldCharType="begin"/>
      </w:r>
      <w:r w:rsidR="006A16C0" w:rsidRPr="006A16C0">
        <w:rPr>
          <w:sz w:val="24"/>
          <w:szCs w:val="24"/>
        </w:rPr>
        <w:instrText xml:space="preserve"> ADDIN ZOTERO_ITEM CSL_CITATION {"citationID":"FHVGMyan","properties":{"formattedCitation":"{\\rtf \\super 18\\nosupersub{}}","plainCitation":"18"},"citationItems":[{"id":6748,"uris":["http://zotero.org/users/39665/items/VRTFEVQQ"],"uri":["http://zotero.org/users/39665/items/VRTFEVQQ"],"itemData":{"id":6748,"type":"article-journal","title":"Rate of over-diagnosis of breast cancer 15 years after end of Malmö mammographic screening trial: follow-up study","container-title":"BMJ (Clinical research ed.)","page":"689-692","volume":"332","issue":"7543","source":"PubMed","abstract":"OBJECTIVE: To evaluate the rate of over-diagnosis of breast cancer 15 years after the end of the Malmö mammographic screening trial.\nDESIGN: Follow-up study.\nSETTING: Malmö, Sweden.\nSUBJECTS: 42 283 women aged 45-69 years at randomisation.\nINTERVENTIONS: Screening for breast cancer with mammography or not (controls). Screening was offered at the end of the randomisation design to both groups aged 45-54 at randomisation but not to groups aged 55-69 at randomisation.\nMAIN OUTCOME MEASURES: Rate of over-diagnosis of breast cancer (in situ and invasive), calculated as incidence in the invited and control groups, during period of randomised design (period 1), during period after randomised design ended (period 2), and at end of follow-up.\nRESULTS: In women aged 55-69 years at randomisation the relative rates of over-diagnosis of breast cancer (95% confidence intervals) were 1.32 (1.14 to 1.53) for period 1, 0.92 (0.79 to 1.06) for period 2, and 1.10 (0.99 to 1.22) at the end of follow-up.\nCONCLUSION: Conclusions on over-diagnosis of breast cancer in the Malmö mammographic screening trial can be drawn mainly for women aged 55-69 years at randomisation whose control groups were never screened. Fifteen years after the trial ended the rate of over-diagnosis of breast cancer was 10% in this age group.","DOI":"10.1136/bmj.38764.572569.7C","ISSN":"1756-1833","note":"PMID: 16517548\nPMCID: PMC1410836","shortTitle":"Rate of over-diagnosis of breast cancer 15 years after end of Malmö mammographic screening trial","journalAbbreviation":"BMJ","language":"eng","author":[{"family":"Zackrisson","given":"Sophia"},{"family":"Andersson","given":"Ingvar"},{"family":"Janzon","given":"Lars"},{"family":"Manjer","given":"Jonas"},{"family":"Garne","given":"Jens Peter"}],"issued":{"date-parts":[["2006",3,25]]},"PMID":"16517548","PMCID":"PMC1410836"}}],"schema":"https://github.com/citation-style-language/schema/raw/master/csl-citation.json"} </w:instrText>
      </w:r>
      <w:r w:rsidR="006A16C0" w:rsidRPr="006A16C0">
        <w:rPr>
          <w:sz w:val="24"/>
          <w:szCs w:val="24"/>
        </w:rPr>
        <w:fldChar w:fldCharType="separate"/>
      </w:r>
      <w:r w:rsidR="006A16C0" w:rsidRPr="006A16C0">
        <w:rPr>
          <w:sz w:val="24"/>
          <w:szCs w:val="24"/>
          <w:vertAlign w:val="superscript"/>
        </w:rPr>
        <w:t>18</w:t>
      </w:r>
      <w:r w:rsidR="006A16C0" w:rsidRPr="006A16C0">
        <w:rPr>
          <w:sz w:val="24"/>
          <w:szCs w:val="24"/>
        </w:rPr>
        <w:fldChar w:fldCharType="end"/>
      </w:r>
      <w:r w:rsidRPr="006A16C0">
        <w:rPr>
          <w:sz w:val="24"/>
          <w:szCs w:val="24"/>
        </w:rPr>
        <w:t xml:space="preserve">  </w:t>
      </w:r>
      <w:bookmarkStart w:id="25" w:name="_GoBack"/>
      <w:r w:rsidRPr="006A16C0">
        <w:rPr>
          <w:sz w:val="24"/>
          <w:szCs w:val="24"/>
          <w:highlight w:val="yellow"/>
        </w:rPr>
        <w:t xml:space="preserve">We adjust case fatality rates for these smaller sized tumors (both all-cause and cause-specific) by removing the person-years </w:t>
      </w:r>
      <w:proofErr w:type="spellStart"/>
      <w:r w:rsidRPr="006A16C0">
        <w:rPr>
          <w:sz w:val="24"/>
          <w:szCs w:val="24"/>
          <w:highlight w:val="yellow"/>
        </w:rPr>
        <w:t>overdiagnosed</w:t>
      </w:r>
      <w:proofErr w:type="spellEnd"/>
      <w:r w:rsidRPr="006A16C0">
        <w:rPr>
          <w:sz w:val="24"/>
          <w:szCs w:val="24"/>
          <w:highlight w:val="yellow"/>
        </w:rPr>
        <w:t xml:space="preserve"> cases contributed to the denominator of the rates (</w:t>
      </w:r>
      <w:proofErr w:type="spellStart"/>
      <w:r w:rsidRPr="006A16C0">
        <w:rPr>
          <w:sz w:val="24"/>
          <w:szCs w:val="24"/>
          <w:highlight w:val="yellow"/>
        </w:rPr>
        <w:t>eAppendix</w:t>
      </w:r>
      <w:proofErr w:type="spellEnd"/>
      <w:r w:rsidRPr="006A16C0">
        <w:rPr>
          <w:sz w:val="24"/>
          <w:szCs w:val="24"/>
          <w:highlight w:val="yellow"/>
        </w:rPr>
        <w:t xml:space="preserve"> </w:t>
      </w:r>
      <w:r w:rsidR="001D00BB">
        <w:rPr>
          <w:sz w:val="24"/>
          <w:szCs w:val="24"/>
          <w:highlight w:val="yellow"/>
        </w:rPr>
        <w:t>B</w:t>
      </w:r>
      <w:r w:rsidRPr="006A16C0">
        <w:rPr>
          <w:sz w:val="24"/>
          <w:szCs w:val="24"/>
          <w:highlight w:val="yellow"/>
        </w:rPr>
        <w:t>).  We also adjust the annual share of smaller sized tumors by subtracting the overdiagnosed cases from the annual count of incident cancers and recalculating the distribution by tumor size.</w:t>
      </w:r>
      <w:bookmarkEnd w:id="25"/>
      <w:r w:rsidRPr="006A16C0">
        <w:rPr>
          <w:sz w:val="24"/>
          <w:szCs w:val="24"/>
          <w:highlight w:val="yellow"/>
        </w:rPr>
        <w:t xml:space="preserve"> </w:t>
      </w:r>
      <w:r w:rsidRPr="006A16C0">
        <w:rPr>
          <w:sz w:val="24"/>
          <w:szCs w:val="24"/>
        </w:rPr>
        <w:t xml:space="preserve"> </w:t>
      </w:r>
      <w:r w:rsidRPr="006A16C0">
        <w:rPr>
          <w:rFonts w:eastAsia="Arial Unicode MS"/>
          <w:sz w:val="24"/>
          <w:szCs w:val="24"/>
        </w:rPr>
        <w:t>We conducted two sensitivity analyses on the overdiagnosis level.  First, we varied the level up to 52% for all tumors ≤3cm based on the highest estimate from randomized screening trials and observational studies.</w:t>
      </w:r>
      <w:r w:rsidR="006A16C0" w:rsidRPr="006A16C0">
        <w:rPr>
          <w:sz w:val="24"/>
          <w:szCs w:val="24"/>
        </w:rPr>
        <w:fldChar w:fldCharType="begin"/>
      </w:r>
      <w:r w:rsidR="006A16C0" w:rsidRPr="006A16C0">
        <w:rPr>
          <w:sz w:val="24"/>
          <w:szCs w:val="24"/>
        </w:rPr>
        <w:instrText xml:space="preserve"> ADDIN ZOTERO_ITEM CSL_CITATION {"citationID":"2zBwAoXq","properties":{"formattedCitation":"{\\rtf \\super 19\\uc0\\u8211{}23\\nosupersub{}}","plainCitation":"19–23"},"citationItems":[{"id":6619,"uris":["http://zotero.org/users/39665/items/7UUPB59V"],"uri":["http://zotero.org/users/39665/items/7UUPB59V"],"itemData":{"id":6619,"type":"article-journal","title":"Quantifying the potential problem of overdiagnosis of ductal carcinoma in situ in breast cancer screening","container-title":"European Journal of Cancer (Oxford, England: 1990)","page":"1746-1754","volume":"39","issue":"12","source":"PubMed","abstract":"The relevance of detection of ductal carcinoma in situ (DCIS) in a breast cancer screening programme, and the extent of overdiagnosis of non-progressive lesions, remains controversial. It was the purpose of this paper to estimate the incidence of non-progressive, 'overdiagnosed' DCIS. We defined non-progressive DCIS (DCIS(0)) as DCIS which could not have progressed to invasive disease if left untreated. Progressive DCIS (DCIS(1)) was defined as DCIS which has the propensity to progress to invasive disease. We fitted a Markov process model of the incidence of progressive and non-progressive DCIS, the transition of the former to preclinical invasive disease and the subsequent progression to clinical symptomatic cancer. We used data from the Swedish Two-County Trial and from service screening programmes in the UK, Netherlands, Australia and the USA to estimate the incidence of progressive and non-progressive DCIS, and the detection rates of each at the first and subsequent screening. Average incidence of non-progressive DCIS was 1.11 per 100000 per year. Average incidence of progressive DCIS was 2.1 per 1000 per year. At prevalence screen, 37% of DCIS cases were estimated to be non-progressive. A woman attending prevalence screen has a 19 times greater chance of having a progressive DCIS or an invasive tumour diagnosed than of having a non-progressive DCIS diagnosed. At incidence screen, only 4% of DCIS cases were estimated to be non-progressive. A woman attending an incidence screen has a 166 times higher probability of having a progressive DCIS or invasive lesion diagnosed than of having a non-progressive DCIS diagnosed. There is an element of overdiagnosis of DCIS in breast cancer screening, but the phenomenon is small in both relative and absolute terms.","ISSN":"0959-8049","note":"PMID: 12888370","journalAbbreviation":"Eur. J. Cancer","language":"eng","author":[{"family":"Yen","given":"M.-F."},{"family":"Tabár","given":"L."},{"family":"Vitak","given":"B."},{"family":"Smith","given":"R. A."},{"family":"Chen","given":"H.-H."},{"family":"Duffy","given":"S. W."}],"issued":{"date-parts":[["2003",8]]},"PMID":"12888370"}},{"id":6723,"uris":["http://zotero.org/users/39665/items/R7FV2GZ6"],"uri":["http://zotero.org/users/39665/items/R7FV2GZ6"],"itemData":{"id":6723,"type":"article-journal","title":"Overdiagnosis in publicly organised mammography screening programmes: systematic review of incidence trends","container-title":"BMJ (Clinical research ed.)","page":"b2587","volume":"339","source":"PubMed","abstract":"OBJECTIVE: To estimate the extent of overdiagnosis (the detection of cancers that will not cause death or symptoms) in publicly organised screening programmes.\nDESIGN: Systematic review of published trends in incidence of breast cancer before and after the introduction of mammography screening.\nDATA SOURCES: PubMed (April 2007), reference lists, and authors. Review methods One author extracted data on incidence of breast cancer (including carcinoma in situ), population size, screening uptake, time periods, and age groups, which were checked independently by the other author. Linear regression was used to estimate trends in incidence before and after the introduction of screening and in older, previously screened women. Meta-analysis was used to estimate the extent of overdiagnosis.\nRESULTS: Incidence data covering at least seven years before screening and seven years after screening had been fully implemented, and including both screened and non-screened age groups, were available from the United Kingdom; Manitoba, Canada; New South Wales, Australia; Sweden; and parts of Norway. The implementation phase with its prevalence peak was excluded and adjustment made for changing background incidence and compensatory drops in incidence among older, previously screened women. Overdiagnosis was estimated at 52% (95% confidence interval 46% to 58%). Data from three countries showed a drop in incidence as the women exceeded the age limit for screening, but the reduction was small and the estimate of overdiagnosis was compensated for in this review.\nCONCLUSIONS: The increase in incidence of breast cancer was closely related to the introduction of screening and little of this increase was compensated for by a drop in incidence of breast cancer in previously screened women. One in three breast cancers detected in a population offered organised screening is overdiagnosed.","ISSN":"1756-1833","note":"PMID: 19589821\nPMCID: PMC2714679","shortTitle":"Overdiagnosis in publicly organised mammography screening programmes","journalAbbreviation":"BMJ","language":"eng","author":[{"family":"Jørgensen","given":"Karsten Juhl"},{"family":"Gøtzsche","given":"Peter C."}],"issued":{"date-parts":[["2009"]]},"PMID":"19589821","PMCID":"PMC2714679"}},{"id":3253,"uris":["http://zotero.org/users/39665/items/U22CSPHA"],"uri":["http://zotero.org/users/39665/items/U22CSPHA"],"itemData":{"id":3253,"type":"article-journal","title":"Overdiagnosis in Cancer","container-title":"Journal of the National Cancer Institute","page":"605-613","volume":"102","issue":"9","source":"jnci.oxfordjournals.org","abstract":"This article summarizes the phenomenon of cancer overdiagnosis—the diagnosis of a “cancer” that would otherwise not go on to cause symptoms or death. We describe the two prerequisites for cancer overdiagnosis to occur: the existence of a silent disease reservoir and activities leading to its detection (particularly cancer screening). We estimated the magnitude of overdiagnosis from randomized trials: about 25% of mammographically detected breast cancers, 50% of chest x-ray and/or sputum-detected lung cancers, and 60% of prostate-specific antigen–detected prostate cancers. We also review data from observational studies and population-based cancer statistics suggesting overdiagnosis in computed tomography–detected lung cancer, neuroblastoma, thyroid cancer, melanoma, and kidney cancer. To address the problem, patients must be adequately informed of the nature and the magnitude of the trade-off involved with early cancer detection. Equally important, researchers need to work to develop better estimates of the magnitude of overdiagnosis and develop clinical strategies to help minimize it.","DOI":"10.1093/jnci/djq099","ISSN":"0027-8874, 1460-2105","note":"PMID: 20413742","journalAbbreviation":"JNCI J Natl Cancer Inst","language":"en","author":[{"family":"Welch","given":"H. Gilbert"},{"family":"Black","given":"William C."}],"issued":{"date-parts":[["2010",5,5]]},"PMID":"20413742"}},{"id":5959,"uris":["http://zotero.org/users/39665/items/HZRMZEDK"],"uri":["http://zotero.org/users/39665/items/HZRMZEDK"],"itemData":{"id":5959,"type":"article-journal","title":"Effect of screening mammography on breast-cancer mortality in Norway","container-title":"The New England Journal of Medicine","page":"1203-1210","volume":"363","issue":"13","source":"NCBI PubMed","abstract":"BACKGROUND: A challenge in quantifying the effect of screening mammography on breast-cancer mortality is to provide valid comparison groups. The use of historical control subjects does not take into account chronologic trends associated with advances in breast-cancer awareness and treatment.\nMETHODS: The Norwegian breast-cancer screening program was started in 1996 and expanded geographically during the subsequent 9 years. Women between the ages of 50 and 69 years were offered screening mammography every 2 years. We compared the incidence-based rates of death from breast cancer in four groups: two groups of women who from 1996 through 2005 were living in counties with screening (screening group) or without screening (nonscreening group); and two historical-comparison groups that from 1986 through 1995 mirrored the current groups.\nRESULTS: We analyzed data from 40,075 women with breast cancer. The rate of death was reduced by 7.2 deaths per 100,000 person-years in the screening group as compared with the historical screening group (rate ratio, 0.72; 95% confidence interval [CI], 0.63 to 0.81) and by 4.8 deaths per 100,000 person-years in the nonscreening group as compared with the historical nonscreening group (rate ratio, 0.82; 95% CI, 0.71 to 0.93; P&lt;0.001 for both comparisons), for a relative reduction in mortality of 10% in the screening group (P=0.13). Thus, the difference in the reduction in mortality between the current and historical groups that could be attributed to screening alone was 2.4 deaths per 100,000 person-years, or a third of the total reduction of 7.2 deaths.\nCONCLUSIONS: The availability of screening mammography was associated with a reduction in the rate of death from breast cancer, but the screening itself accounted for only about a third of the total reduction. (Funded by the Cancer Registry of Norway and the Research Council of Norway.)","DOI":"10.1056/NEJMoa1000727","ISSN":"1533-4406","note":"PMID: 20860502","journalAbbreviation":"N. Engl. J. Med.","language":"eng","author":[{"family":"Kalager","given":"Mette"},{"family":"Zelen","given":"Marvin"},{"family":"Langmark","given":"Frøydis"},{"family":"Adami","given":"Hans-Olov"}],"issued":{"date-parts":[["2010",9,23]]},"PMID":"20860502"}},{"id":6669,"uris":["http://zotero.org/users/39665/items/FME9M4AM"],"uri":["http://zotero.org/users/39665/items/FME9M4AM"],"itemData":{"id":6669,"type":"article-journal","title":"A Reality Check for Overdiagnosis Estimates Associated With Breast Cancer Screening","container-title":"Journal of the National Cancer Institute","page":"dju315","volume":"106","issue":"12","source":"jnci.oxfordjournals.org","abstract":"The frequency of overdiagnosis associated with breast cancer screening is a topic of controversy. Published estimates vary widely, but identifying which estimates are reliable is challenging. In this article we present an approach that provides a check on these estimates. Our approach leverages the close link between overdiagnosis and lead time by identifying the average lead time most consistent with a given overdiagnosis frequency. We consider a high-profile study that suggested that 31% of breast cancers diagnosed in the United States in 2008 were overdiagnosed and show that this corresponds to an average lead time of about nine years among localized cases. Comparing this estimate with the average lead time for invasive, screen-detected breast cancers of 40 months, around which there is a relative consensus, suggests the published estimate of overdiagnosis is excessive. This approach provides a novel way to appraise estimates of overdiagnosis given knowledge of disease natural history.","DOI":"10.1093/jnci/dju315","ISSN":"0027-8874, 1460-2105","note":"PMID: 25362701","journalAbbreviation":"JNCI J Natl Cancer Inst","language":"en","author":[{"family":"Etzioni","given":"Ruth"},{"family":"Xia","given":"Jing"},{"family":"Hubbard","given":"Rebecca"},{"family":"Weiss","given":"Noel S."},{"family":"Gulati","given":"Roman"}],"issued":{"date-parts":[["2014",12,1]]},"PMID":"25362701"}}],"schema":"https://github.com/citation-style-language/schema/raw/master/csl-citation.json"} </w:instrText>
      </w:r>
      <w:r w:rsidR="006A16C0" w:rsidRPr="006A16C0">
        <w:rPr>
          <w:sz w:val="24"/>
          <w:szCs w:val="24"/>
        </w:rPr>
        <w:fldChar w:fldCharType="separate"/>
      </w:r>
      <w:r w:rsidR="006A16C0" w:rsidRPr="006A16C0">
        <w:rPr>
          <w:sz w:val="24"/>
          <w:szCs w:val="24"/>
          <w:vertAlign w:val="superscript"/>
        </w:rPr>
        <w:t>19–23</w:t>
      </w:r>
      <w:r w:rsidR="006A16C0" w:rsidRPr="006A16C0">
        <w:rPr>
          <w:sz w:val="24"/>
          <w:szCs w:val="24"/>
        </w:rPr>
        <w:fldChar w:fldCharType="end"/>
      </w:r>
      <w:r w:rsidRPr="006A16C0">
        <w:rPr>
          <w:sz w:val="24"/>
          <w:szCs w:val="24"/>
        </w:rPr>
        <w:t xml:space="preserve">  Second, we varied the level up to 97% for tumors &lt;1cm </w:t>
      </w:r>
      <w:r w:rsidRPr="00F82E8A">
        <w:rPr>
          <w:sz w:val="24"/>
          <w:szCs w:val="24"/>
          <w:highlight w:val="yellow"/>
        </w:rPr>
        <w:t xml:space="preserve">(because </w:t>
      </w:r>
      <w:r w:rsidR="009E1B2C">
        <w:rPr>
          <w:sz w:val="24"/>
          <w:szCs w:val="24"/>
          <w:highlight w:val="yellow"/>
        </w:rPr>
        <w:t>97</w:t>
      </w:r>
      <w:r w:rsidRPr="00F82E8A">
        <w:rPr>
          <w:sz w:val="24"/>
          <w:szCs w:val="24"/>
          <w:highlight w:val="yellow"/>
        </w:rPr>
        <w:t xml:space="preserve">% of patients diagnosed with &lt;1cm tumors </w:t>
      </w:r>
      <w:r w:rsidR="009E1B2C">
        <w:rPr>
          <w:sz w:val="24"/>
          <w:szCs w:val="24"/>
          <w:highlight w:val="yellow"/>
        </w:rPr>
        <w:t xml:space="preserve">did not die </w:t>
      </w:r>
      <w:r w:rsidRPr="00F82E8A">
        <w:rPr>
          <w:sz w:val="24"/>
          <w:szCs w:val="24"/>
          <w:highlight w:val="yellow"/>
        </w:rPr>
        <w:t>of breast cancer within 10 years</w:t>
      </w:r>
      <w:r w:rsidR="00F82E8A" w:rsidRPr="00F82E8A">
        <w:rPr>
          <w:sz w:val="24"/>
          <w:szCs w:val="24"/>
          <w:highlight w:val="yellow"/>
        </w:rPr>
        <w:t xml:space="preserve"> and, thus, could have been </w:t>
      </w:r>
      <w:proofErr w:type="spellStart"/>
      <w:r w:rsidR="00F82E8A" w:rsidRPr="00F82E8A">
        <w:rPr>
          <w:sz w:val="24"/>
          <w:szCs w:val="24"/>
          <w:highlight w:val="yellow"/>
        </w:rPr>
        <w:t>overdiagnosed</w:t>
      </w:r>
      <w:proofErr w:type="spellEnd"/>
      <w:r w:rsidRPr="00F82E8A">
        <w:rPr>
          <w:sz w:val="24"/>
          <w:szCs w:val="24"/>
          <w:highlight w:val="yellow"/>
        </w:rPr>
        <w:t>)</w:t>
      </w:r>
      <w:r w:rsidRPr="006A16C0">
        <w:rPr>
          <w:sz w:val="24"/>
          <w:szCs w:val="24"/>
        </w:rPr>
        <w:t xml:space="preserve"> and up to 52% for 1-3cm tumors.  </w:t>
      </w:r>
    </w:p>
    <w:p w14:paraId="6A4A08A7" w14:textId="77777777" w:rsidR="006A16C0" w:rsidRPr="006A16C0" w:rsidRDefault="006A16C0" w:rsidP="008D20E9">
      <w:pPr>
        <w:pStyle w:val="Normal1"/>
        <w:spacing w:line="480" w:lineRule="auto"/>
        <w:rPr>
          <w:b/>
          <w:sz w:val="24"/>
          <w:szCs w:val="24"/>
        </w:rPr>
      </w:pPr>
    </w:p>
    <w:p w14:paraId="243B199B" w14:textId="77777777" w:rsidR="008D20E9" w:rsidRPr="006A16C0" w:rsidRDefault="008D20E9" w:rsidP="008D20E9">
      <w:pPr>
        <w:pStyle w:val="Normal1"/>
        <w:spacing w:line="480" w:lineRule="auto"/>
        <w:rPr>
          <w:sz w:val="24"/>
          <w:szCs w:val="24"/>
        </w:rPr>
      </w:pPr>
      <w:r w:rsidRPr="006A16C0">
        <w:rPr>
          <w:b/>
          <w:sz w:val="24"/>
          <w:szCs w:val="24"/>
        </w:rPr>
        <w:t>3.  RESULTS</w:t>
      </w:r>
    </w:p>
    <w:p w14:paraId="4D63A1EE" w14:textId="77777777" w:rsidR="006A16C0" w:rsidRPr="006A16C0" w:rsidRDefault="006A16C0" w:rsidP="006A16C0">
      <w:pPr>
        <w:pStyle w:val="Normal2"/>
        <w:spacing w:line="480" w:lineRule="auto"/>
        <w:ind w:firstLine="720"/>
        <w:rPr>
          <w:sz w:val="24"/>
          <w:szCs w:val="24"/>
        </w:rPr>
      </w:pPr>
      <w:r w:rsidRPr="006A16C0">
        <w:rPr>
          <w:b/>
          <w:sz w:val="24"/>
          <w:szCs w:val="24"/>
        </w:rPr>
        <w:t>3.1.  Incidence Rates, Share of Tumor Sizes</w:t>
      </w:r>
      <w:r w:rsidRPr="006A16C0">
        <w:rPr>
          <w:rFonts w:eastAsia="Arial Unicode MS"/>
          <w:b/>
          <w:sz w:val="24"/>
          <w:szCs w:val="24"/>
        </w:rPr>
        <w:t>, and Case Fatality Rates.</w:t>
      </w:r>
      <w:r w:rsidRPr="006A16C0">
        <w:rPr>
          <w:rFonts w:eastAsia="Arial Unicode MS"/>
          <w:sz w:val="24"/>
          <w:szCs w:val="24"/>
        </w:rPr>
        <w:t xml:space="preserve">  The incidence rate of &lt;1cm and 1-2cm tumors increased between 1975 and 2002 (Figure 2, Panel A).  For example, the incidence rate of &lt;1cm tumors rose from 42 to 350 cases per 100,000 over this time period.  In contrast to these smaller sized tumors, the incidence rates of 2-3cm, 3-5cm and ≥5cm increased from 1975, peaked around 1984, and decreased thereafter.  The annual share of the &lt;1cm and 1-2cm tumors grew over time because their incidence rates increased more than those of larger sized tumors (Figure 2, Panel B). For example, the annual share grew from 5% to 21% for &lt;1cm tumors and shrank from 15% to 10% for ≥5cm tumors.</w:t>
      </w:r>
    </w:p>
    <w:p w14:paraId="02480E91" w14:textId="77777777" w:rsidR="006A16C0" w:rsidRPr="006A16C0" w:rsidRDefault="006A16C0" w:rsidP="006A16C0">
      <w:pPr>
        <w:pStyle w:val="Normal2"/>
        <w:spacing w:line="480" w:lineRule="auto"/>
        <w:rPr>
          <w:sz w:val="24"/>
          <w:szCs w:val="24"/>
        </w:rPr>
      </w:pPr>
      <w:r w:rsidRPr="006A16C0">
        <w:rPr>
          <w:rFonts w:eastAsia="Arial Unicode MS"/>
          <w:sz w:val="24"/>
          <w:szCs w:val="24"/>
        </w:rPr>
        <w:t xml:space="preserve">    </w:t>
      </w:r>
      <w:r w:rsidRPr="006A16C0">
        <w:rPr>
          <w:rFonts w:eastAsia="Arial Unicode MS"/>
          <w:sz w:val="24"/>
          <w:szCs w:val="24"/>
        </w:rPr>
        <w:tab/>
        <w:t xml:space="preserve">Case fatality rates from breast cancer decreased more, in absolute terms, for larger than smaller sized tumors between 1975 and 2002 (Figure 2, Panel C).  For example, the rate decreased from 101 to 59 deaths per 100,000 for ≥5cm tumors </w:t>
      </w:r>
      <w:r w:rsidRPr="006A16C0">
        <w:rPr>
          <w:sz w:val="24"/>
          <w:szCs w:val="24"/>
        </w:rPr>
        <w:t>and from 18 to 5 deaths per 100,000 for &lt;1cm tumors.  Case fatality rates from competing causes of death also decreased over time, although they exhibited less variation among tumor sizes.</w:t>
      </w:r>
    </w:p>
    <w:p w14:paraId="216381C2" w14:textId="7F582301" w:rsidR="006A16C0" w:rsidRPr="006A16C0" w:rsidRDefault="006A16C0" w:rsidP="006A16C0">
      <w:pPr>
        <w:pStyle w:val="Normal2"/>
        <w:spacing w:line="480" w:lineRule="auto"/>
        <w:ind w:firstLine="720"/>
        <w:rPr>
          <w:sz w:val="24"/>
          <w:szCs w:val="24"/>
        </w:rPr>
      </w:pPr>
      <w:r w:rsidRPr="006A16C0">
        <w:rPr>
          <w:b/>
          <w:sz w:val="24"/>
          <w:szCs w:val="24"/>
        </w:rPr>
        <w:t>3.2.  Gains in Life Expectancy.</w:t>
      </w:r>
      <w:r w:rsidRPr="006A16C0">
        <w:rPr>
          <w:sz w:val="24"/>
          <w:szCs w:val="24"/>
        </w:rPr>
        <w:t xml:space="preserve"> The decrease in size-specific case fatality rates from breast cancer and other diseases led to an increase in size-specific life expectancies.   The growing share of smaller size tumors placed greater weight on overall life expectancy, compared to the shrinking share of larger sized tumors. </w:t>
      </w:r>
      <w:r w:rsidRPr="006A16C0">
        <w:rPr>
          <w:sz w:val="24"/>
          <w:szCs w:val="24"/>
          <w:highlight w:val="yellow"/>
        </w:rPr>
        <w:t xml:space="preserve">The decrease in fatality rates and redistribution in the share of tumor sizes led to a 10.94-year gain in overall life expectancy for a 40-year old newly diagnosed breast cancer </w:t>
      </w:r>
      <w:r w:rsidRPr="006A16C0">
        <w:rPr>
          <w:sz w:val="24"/>
          <w:szCs w:val="24"/>
          <w:highlight w:val="yellow"/>
        </w:rPr>
        <w:lastRenderedPageBreak/>
        <w:t>patient between 1975 and 2002 (</w:t>
      </w:r>
      <w:r w:rsidRPr="006A16C0">
        <w:rPr>
          <w:sz w:val="24"/>
          <w:szCs w:val="24"/>
        </w:rPr>
        <w:t xml:space="preserve">Figure 3).  First, the temporal shift towards smaller sized tumors contributed 2.92 years to </w:t>
      </w:r>
      <w:r w:rsidRPr="006A16C0">
        <w:rPr>
          <w:sz w:val="24"/>
          <w:szCs w:val="24"/>
          <w:highlight w:val="yellow"/>
        </w:rPr>
        <w:t>this gain</w:t>
      </w:r>
      <w:r w:rsidR="004A16BB">
        <w:rPr>
          <w:sz w:val="24"/>
          <w:szCs w:val="24"/>
        </w:rPr>
        <w:t xml:space="preserve"> (27%).</w:t>
      </w:r>
      <w:r w:rsidRPr="006A16C0">
        <w:rPr>
          <w:sz w:val="24"/>
          <w:szCs w:val="24"/>
        </w:rPr>
        <w:t xml:space="preserve"> </w:t>
      </w:r>
      <w:r w:rsidR="004A16BB">
        <w:rPr>
          <w:rFonts w:eastAsia="Arial Unicode MS"/>
          <w:sz w:val="24"/>
          <w:szCs w:val="24"/>
        </w:rPr>
        <w:t xml:space="preserve"> </w:t>
      </w:r>
      <w:r w:rsidRPr="006A16C0">
        <w:rPr>
          <w:rFonts w:eastAsia="Arial Unicode MS"/>
          <w:sz w:val="24"/>
          <w:szCs w:val="24"/>
        </w:rPr>
        <w:t>This 2.92 year net contribution results from offsetting trends in the share of cancers by tumor size: increasing contributions from the growing share of smaller sized tumors and decreasing contributions from the shrinking share of larger sized tumors.  Second, improvements in case fatality rates from breast cancer contributed 6.79 years to the gain in life expectancy (62%).  Specifically, reductions in case fatality rates from breast cancer contributed 1.12 years for &lt;1cm tumors, 2.36 years for 1-2cm tumors, 1.12 years for 2-3cm tumors, 1.52 years for 3-5cm tumors, and 0.66 years for ≥5cm tumors.  Third, reductions in case fatality rates from competing causes of death across all tumor sizes contributed the remaining 1.25 years to the gain in life expectancy (11%).</w:t>
      </w:r>
    </w:p>
    <w:p w14:paraId="0175A1FC" w14:textId="77777777" w:rsidR="006A16C0" w:rsidRPr="006A16C0" w:rsidRDefault="006A16C0" w:rsidP="006A16C0">
      <w:pPr>
        <w:pStyle w:val="Normal2"/>
        <w:spacing w:line="480" w:lineRule="auto"/>
        <w:ind w:firstLine="720"/>
        <w:rPr>
          <w:sz w:val="24"/>
          <w:szCs w:val="24"/>
        </w:rPr>
      </w:pPr>
      <w:r w:rsidRPr="006A16C0">
        <w:rPr>
          <w:b/>
          <w:sz w:val="24"/>
          <w:szCs w:val="24"/>
        </w:rPr>
        <w:t>3.3  Contribution by Age Group to Earlier Detection.</w:t>
      </w:r>
      <w:r w:rsidRPr="006A16C0">
        <w:rPr>
          <w:sz w:val="24"/>
          <w:szCs w:val="24"/>
        </w:rPr>
        <w:t xml:space="preserve">  Across all ages, earlier detection contributed 2.92 years of life to the 10.94-year gain in life expectancy (Table 1).  By age group, earlier detection among 40-49, 50-59, 60-69, 70-79, and 80-89 year olds contributed approximately equally in absolute terms to the overall contribution of earlier detection: between 0.41 to 0.72 years of life.  In other words, earlier detection in these decades of life each contributed to between 3.7% and 6.6% to the gain in life expectancy.</w:t>
      </w:r>
    </w:p>
    <w:p w14:paraId="18D3F500" w14:textId="77777777" w:rsidR="006A16C0" w:rsidRPr="006A16C0" w:rsidRDefault="006A16C0" w:rsidP="006A16C0">
      <w:pPr>
        <w:pStyle w:val="Normal2"/>
        <w:spacing w:line="480" w:lineRule="auto"/>
        <w:ind w:firstLine="720"/>
        <w:rPr>
          <w:sz w:val="24"/>
          <w:szCs w:val="24"/>
        </w:rPr>
      </w:pPr>
      <w:r w:rsidRPr="006A16C0">
        <w:rPr>
          <w:rFonts w:eastAsia="Arial Unicode MS"/>
          <w:b/>
          <w:sz w:val="24"/>
          <w:szCs w:val="24"/>
        </w:rPr>
        <w:t>3.4.  Varying Level of Overdiagnosis.</w:t>
      </w:r>
      <w:r w:rsidRPr="006A16C0">
        <w:rPr>
          <w:rFonts w:eastAsia="Arial Unicode MS"/>
          <w:sz w:val="24"/>
          <w:szCs w:val="24"/>
        </w:rPr>
        <w:t xml:space="preserve"> In the primary analysis, we assumed the overdiagnosis level for ≤3cm tumors equaled 10%.  In secondary analysis, we varied the overdiagnosis level among these tumors sizes between 0% and 52% (Figure 4).  As the overdiagnosis level increased, the proportionate contribution from reductions in case fatality rates from breast cancer increased while the proportionate contribution from </w:t>
      </w:r>
      <w:r w:rsidRPr="006A16C0">
        <w:rPr>
          <w:rFonts w:eastAsia="Arial Unicode MS"/>
          <w:sz w:val="24"/>
          <w:szCs w:val="24"/>
        </w:rPr>
        <w:lastRenderedPageBreak/>
        <w:t xml:space="preserve">earlier detection decreased.  For example, at a 20% overdiagnosis level, </w:t>
      </w:r>
      <w:r w:rsidRPr="006A16C0">
        <w:rPr>
          <w:sz w:val="24"/>
          <w:szCs w:val="24"/>
        </w:rPr>
        <w:t xml:space="preserve">the gain in life expectancy equaled 10.31 years: 66% from reductions in case fatality rates from breast cancer, 23% from the temporal shift to smaller sized tumors, and 12% from reductions in case fatality rates from competing causes of death.  We also independently varied the </w:t>
      </w:r>
      <w:proofErr w:type="spellStart"/>
      <w:r w:rsidRPr="006A16C0">
        <w:rPr>
          <w:sz w:val="24"/>
          <w:szCs w:val="24"/>
        </w:rPr>
        <w:t>overdiagnosis</w:t>
      </w:r>
      <w:proofErr w:type="spellEnd"/>
      <w:r w:rsidRPr="006A16C0">
        <w:rPr>
          <w:sz w:val="24"/>
          <w:szCs w:val="24"/>
        </w:rPr>
        <w:t xml:space="preserve"> level for &lt;1cm tumors and 1-3cm tumors and reached similar conclusions (</w:t>
      </w:r>
      <w:proofErr w:type="spellStart"/>
      <w:r w:rsidRPr="006A16C0">
        <w:rPr>
          <w:sz w:val="24"/>
          <w:szCs w:val="24"/>
        </w:rPr>
        <w:t>eAppendix</w:t>
      </w:r>
      <w:proofErr w:type="spellEnd"/>
      <w:r w:rsidRPr="006A16C0">
        <w:rPr>
          <w:sz w:val="24"/>
          <w:szCs w:val="24"/>
        </w:rPr>
        <w:t xml:space="preserve"> H). </w:t>
      </w:r>
    </w:p>
    <w:p w14:paraId="494C048C" w14:textId="77777777" w:rsidR="00D50A70" w:rsidRPr="006A16C0" w:rsidRDefault="00D50A70" w:rsidP="008D20E9">
      <w:pPr>
        <w:pStyle w:val="Normal1"/>
        <w:spacing w:line="480" w:lineRule="auto"/>
        <w:rPr>
          <w:sz w:val="24"/>
          <w:szCs w:val="24"/>
        </w:rPr>
      </w:pPr>
    </w:p>
    <w:p w14:paraId="04573D50" w14:textId="77777777" w:rsidR="008D20E9" w:rsidRPr="006A16C0" w:rsidRDefault="008D20E9" w:rsidP="008D20E9">
      <w:pPr>
        <w:pStyle w:val="Normal1"/>
        <w:spacing w:line="480" w:lineRule="auto"/>
        <w:rPr>
          <w:b/>
          <w:sz w:val="24"/>
          <w:szCs w:val="24"/>
        </w:rPr>
      </w:pPr>
      <w:r w:rsidRPr="006A16C0">
        <w:rPr>
          <w:b/>
          <w:sz w:val="24"/>
          <w:szCs w:val="24"/>
        </w:rPr>
        <w:t>4. Discussion</w:t>
      </w:r>
    </w:p>
    <w:p w14:paraId="573B0665" w14:textId="77777777" w:rsidR="006A16C0" w:rsidRDefault="006A16C0" w:rsidP="006A16C0">
      <w:pPr>
        <w:pStyle w:val="Normal2"/>
        <w:spacing w:line="480" w:lineRule="auto"/>
        <w:ind w:firstLine="720"/>
      </w:pPr>
      <w:r>
        <w:rPr>
          <w:sz w:val="24"/>
          <w:szCs w:val="24"/>
        </w:rPr>
        <w:t xml:space="preserve">Our study quantifies the contribution of earlier detection and advancements in breast cancer treatment on gains in life expectancy </w:t>
      </w:r>
      <w:r>
        <w:rPr>
          <w:sz w:val="24"/>
          <w:szCs w:val="24"/>
          <w:highlight w:val="yellow"/>
        </w:rPr>
        <w:t>for a 40-year old newly diagnosed breast cancer patient</w:t>
      </w:r>
      <w:r>
        <w:rPr>
          <w:sz w:val="24"/>
          <w:szCs w:val="24"/>
        </w:rPr>
        <w:t xml:space="preserve">.  </w:t>
      </w:r>
      <w:r>
        <w:rPr>
          <w:sz w:val="24"/>
          <w:szCs w:val="24"/>
          <w:highlight w:val="yellow"/>
        </w:rPr>
        <w:t>A</w:t>
      </w:r>
      <w:r>
        <w:rPr>
          <w:sz w:val="24"/>
          <w:szCs w:val="24"/>
        </w:rPr>
        <w:t xml:space="preserve">ccurately measuring these contributions depends on accounting for improvements in the treatment of competing causes of death for breast cancer patients.  Our results provide a </w:t>
      </w:r>
      <w:r>
        <w:rPr>
          <w:sz w:val="24"/>
          <w:szCs w:val="24"/>
          <w:highlight w:val="yellow"/>
        </w:rPr>
        <w:t>more</w:t>
      </w:r>
      <w:r>
        <w:rPr>
          <w:sz w:val="24"/>
          <w:szCs w:val="24"/>
        </w:rPr>
        <w:t xml:space="preserve"> precise estimate of these contributions because they are based on the observed mortality experience of actual breast cancer patients </w:t>
      </w:r>
      <w:r>
        <w:rPr>
          <w:sz w:val="24"/>
          <w:szCs w:val="24"/>
          <w:highlight w:val="yellow"/>
        </w:rPr>
        <w:t>without the use of simulation models and their requisite—though untestable—assumptions on the progression of breast cancer</w:t>
      </w:r>
      <w:r>
        <w:rPr>
          <w:sz w:val="24"/>
          <w:szCs w:val="24"/>
        </w:rPr>
        <w:t>.  Overall, we found the majority of the gain in life expectancy between 1975 and 2002 resulted from advancements in breast cancer treatment (6</w:t>
      </w:r>
      <w:r>
        <w:rPr>
          <w:sz w:val="24"/>
          <w:szCs w:val="24"/>
          <w:highlight w:val="yellow"/>
        </w:rPr>
        <w:t>2</w:t>
      </w:r>
      <w:r>
        <w:rPr>
          <w:sz w:val="24"/>
          <w:szCs w:val="24"/>
        </w:rPr>
        <w:t xml:space="preserve">%), followed by earlier detection (27%) and advancements in the treatment of other diseases (11%).  The relative contribution of each of these three constituent components remained </w:t>
      </w:r>
      <w:r>
        <w:rPr>
          <w:sz w:val="24"/>
          <w:szCs w:val="24"/>
          <w:highlight w:val="yellow"/>
        </w:rPr>
        <w:t>about equal</w:t>
      </w:r>
      <w:r>
        <w:rPr>
          <w:sz w:val="24"/>
          <w:szCs w:val="24"/>
        </w:rPr>
        <w:t xml:space="preserve"> across various levels of overdiagnosis.</w:t>
      </w:r>
    </w:p>
    <w:p w14:paraId="0E713001" w14:textId="2B0483F3" w:rsidR="006A16C0" w:rsidRDefault="006A16C0" w:rsidP="006A16C0">
      <w:pPr>
        <w:pStyle w:val="Normal2"/>
        <w:spacing w:line="480" w:lineRule="auto"/>
        <w:ind w:firstLine="720"/>
      </w:pPr>
      <w:r>
        <w:rPr>
          <w:sz w:val="24"/>
          <w:szCs w:val="24"/>
          <w:highlight w:val="yellow"/>
        </w:rPr>
        <w:t xml:space="preserve">Our results provide a more accurate estimate of the contribution of earlier detection and cancer treatment on the gain in life expectancy than previous work. For instance, CISNET estimates two separate life expectancies assuming breast cancer as </w:t>
      </w:r>
      <w:r>
        <w:rPr>
          <w:sz w:val="24"/>
          <w:szCs w:val="24"/>
          <w:highlight w:val="yellow"/>
        </w:rPr>
        <w:lastRenderedPageBreak/>
        <w:t>the only cause of death and all other causes as the only cause of death.</w:t>
      </w:r>
      <w:r w:rsidR="00935A18">
        <w:rPr>
          <w:sz w:val="24"/>
          <w:szCs w:val="24"/>
          <w:highlight w:val="yellow"/>
        </w:rPr>
        <w:fldChar w:fldCharType="begin"/>
      </w:r>
      <w:r w:rsidR="00935A18">
        <w:rPr>
          <w:sz w:val="24"/>
          <w:szCs w:val="24"/>
          <w:highlight w:val="yellow"/>
        </w:rPr>
        <w:instrText xml:space="preserve"> ADDIN ZOTERO_ITEM CSL_CITATION {"citationID":"1mva4dkqvg","properties":{"formattedCitation":"{\\rtf \\super 24\\nosupersub{}}","plainCitation":"24"},"citationItems":[{"id":7265,"uris":["http://zotero.org/users/39665/items/Z4X3IZKW"],"uri":["http://zotero.org/users/39665/items/Z4X3IZKW"],"itemData":{"id":7265,"type":"report","title":"Breast Cancer Model Profiles","URL":"http://cisnet.cancer.gov/breast/profiles.html","author":[{"literal":"Cancer Intervention and Surveillance Modeling Network (CISNET) Collaborators"}],"issued":{"date-parts":[["2015"]]}}}],"schema":"https://github.com/citation-style-language/schema/raw/master/csl-citation.json"} </w:instrText>
      </w:r>
      <w:r w:rsidR="00935A18">
        <w:rPr>
          <w:sz w:val="24"/>
          <w:szCs w:val="24"/>
          <w:highlight w:val="yellow"/>
        </w:rPr>
        <w:fldChar w:fldCharType="separate"/>
      </w:r>
      <w:r w:rsidR="00935A18" w:rsidRPr="00935A18">
        <w:rPr>
          <w:sz w:val="24"/>
          <w:szCs w:val="24"/>
          <w:vertAlign w:val="superscript"/>
        </w:rPr>
        <w:t>24</w:t>
      </w:r>
      <w:r w:rsidR="00935A18">
        <w:rPr>
          <w:sz w:val="24"/>
          <w:szCs w:val="24"/>
          <w:highlight w:val="yellow"/>
        </w:rPr>
        <w:fldChar w:fldCharType="end"/>
      </w:r>
      <w:r>
        <w:rPr>
          <w:sz w:val="24"/>
          <w:szCs w:val="24"/>
          <w:highlight w:val="yellow"/>
        </w:rPr>
        <w:t xml:space="preserve">  CISNET then takes the smaller of these two values as the actual life expectancy.  Thus, gains in overall life expectancy over time become increasingly dominated by the cause with higher fatality rates and, hence, lower life expectancy.  Empirically, mortality rates from breast cancer exceeded those from all other causes and, therefore, the life expectancy from breast cancer was lower than life expectancy from all other causes.  Thus, although CISNET ostensibly considers mortality rates from other causes of death, it effectively relies only on breast cancer mortality rates when estimating the gain in life expectancy.  In doing so, the CISNET approach underestimates the gain in life expectancy over time.  This underestimation results in biased estimates of the contributions of breast cancer treatment and earlier detection on the gain in life expectancy.  In contrast, we jointly model life expectancy using a competing risk approach; overall survival equals the product of survival from breast cancer and survival from all other diseases. In other words, breast cancer patients only live if they do not die of breast cancer and do not die of other causes.</w:t>
      </w:r>
    </w:p>
    <w:p w14:paraId="274B4BA4" w14:textId="0EF66D90" w:rsidR="006A16C0" w:rsidRDefault="006A16C0" w:rsidP="006A16C0">
      <w:pPr>
        <w:pStyle w:val="Normal2"/>
        <w:spacing w:line="480" w:lineRule="auto"/>
        <w:ind w:firstLine="720"/>
      </w:pPr>
      <w:r>
        <w:rPr>
          <w:sz w:val="24"/>
          <w:szCs w:val="24"/>
          <w:highlight w:val="yellow"/>
        </w:rPr>
        <w:t>Our study provides greater clarity to the contribution of earlier detection to the gain in life expectancy among breast cancer patients.  CISNET estimated the contribution of earlier detection as low as 28% (University of Rochester model) and as high as 65% (Dana-Farber model model) on the decline in breast cancer mortality rates (1975-2000).</w:t>
      </w:r>
      <w:r w:rsidR="00210420">
        <w:rPr>
          <w:sz w:val="24"/>
          <w:szCs w:val="24"/>
          <w:highlight w:val="yellow"/>
        </w:rPr>
        <w:fldChar w:fldCharType="begin"/>
      </w:r>
      <w:r w:rsidR="00210420">
        <w:rPr>
          <w:sz w:val="24"/>
          <w:szCs w:val="24"/>
          <w:highlight w:val="yellow"/>
        </w:rPr>
        <w:instrText xml:space="preserve"> ADDIN ZOTERO_ITEM CSL_CITATION {"citationID":"13pfu4jsl","properties":{"formattedCitation":"{\\rtf \\super 1\\nosupersub{}}","plainCitation":"1"},"citationItems":[{"id":6015,"uris":["http://zotero.org/users/39665/items/2R4236K3"],"uri":["http://zotero.org/users/39665/items/2R4236K3"],"itemData":{"id":601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r w:rsidR="00210420">
        <w:rPr>
          <w:sz w:val="24"/>
          <w:szCs w:val="24"/>
          <w:highlight w:val="yellow"/>
        </w:rPr>
        <w:fldChar w:fldCharType="separate"/>
      </w:r>
      <w:r w:rsidR="00210420" w:rsidRPr="00210420">
        <w:rPr>
          <w:sz w:val="24"/>
          <w:szCs w:val="24"/>
          <w:vertAlign w:val="superscript"/>
        </w:rPr>
        <w:t>1</w:t>
      </w:r>
      <w:r w:rsidR="00210420">
        <w:rPr>
          <w:sz w:val="24"/>
          <w:szCs w:val="24"/>
          <w:highlight w:val="yellow"/>
        </w:rPr>
        <w:fldChar w:fldCharType="end"/>
      </w:r>
      <w:r>
        <w:rPr>
          <w:sz w:val="24"/>
          <w:szCs w:val="24"/>
          <w:highlight w:val="yellow"/>
        </w:rPr>
        <w:t xml:space="preserve"> </w:t>
      </w:r>
      <w:r>
        <w:rPr>
          <w:sz w:val="24"/>
          <w:szCs w:val="24"/>
        </w:rPr>
        <w:t xml:space="preserve"> This range corresponds to an equivalent contribution of between 16% and 50% on the resulting gain in life expectancy</w:t>
      </w:r>
      <w:r w:rsidR="00210420">
        <w:rPr>
          <w:sz w:val="24"/>
          <w:szCs w:val="24"/>
        </w:rPr>
        <w:t>.</w:t>
      </w:r>
      <w:r>
        <w:rPr>
          <w:sz w:val="24"/>
          <w:szCs w:val="24"/>
        </w:rPr>
        <w:t xml:space="preserve">  CISNET produced such a wide range because it simulated the progression of breast cancer using seven distinct models that varied between six and forty separate parameters, some of which rely on untestable </w:t>
      </w:r>
      <w:r>
        <w:rPr>
          <w:sz w:val="24"/>
          <w:szCs w:val="24"/>
        </w:rPr>
        <w:lastRenderedPageBreak/>
        <w:t>assumptions of this progression.</w:t>
      </w:r>
      <w:r>
        <w:rPr>
          <w:sz w:val="24"/>
          <w:szCs w:val="24"/>
          <w:vertAlign w:val="superscript"/>
        </w:rPr>
        <w:t>9</w:t>
      </w:r>
      <w:r>
        <w:rPr>
          <w:sz w:val="24"/>
          <w:szCs w:val="24"/>
        </w:rPr>
        <w:t xml:space="preserve">   </w:t>
      </w:r>
      <w:r>
        <w:rPr>
          <w:sz w:val="24"/>
          <w:szCs w:val="24"/>
          <w:highlight w:val="yellow"/>
        </w:rPr>
        <w:t xml:space="preserve">During the same time period (1975-2000), we calculate a 28% contribution of earlier detection.  </w:t>
      </w:r>
      <w:r>
        <w:rPr>
          <w:sz w:val="24"/>
          <w:szCs w:val="24"/>
        </w:rPr>
        <w:t xml:space="preserve"> Additionally, Sun et al. (2010) estimated earlier detection contributed 17% of the 3.6-year gain in survival among breast cancer patients between 1988 and 2000.</w:t>
      </w:r>
      <w:r w:rsidR="00210420">
        <w:rPr>
          <w:sz w:val="24"/>
          <w:szCs w:val="24"/>
        </w:rPr>
        <w:fldChar w:fldCharType="begin"/>
      </w:r>
      <w:r w:rsidR="00935A18">
        <w:rPr>
          <w:sz w:val="24"/>
          <w:szCs w:val="24"/>
        </w:rPr>
        <w:instrText xml:space="preserve"> ADDIN ZOTERO_ITEM CSL_CITATION {"citationID":"jihu6vaal","properties":{"formattedCitation":"{\\rtf \\super 10\\nosupersub{}}","plainCitation":"10"},"citationItems":[{"id":6715,"uris":["http://zotero.org/users/39665/items/PDCX7JHD"],"uri":["http://zotero.org/users/39665/items/PDCX7JHD"],"itemData":{"id":6715,"type":"article-journal","title":"The Contributions of Improved Therapy and Earlier Detection to Cancer Survival Gains, 1988-2000","container-title":"Forum for Health Economics &amp; Policy","volume":"13","issue":"2","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w:instrText>
      </w:r>
      <w:r w:rsidR="00935A18">
        <w:rPr>
          <w:rFonts w:ascii="Kaiti SC Black" w:hAnsi="Kaiti SC Black" w:cs="Kaiti SC Black"/>
          <w:sz w:val="24"/>
          <w:szCs w:val="24"/>
        </w:rPr>
        <w:instrText>’</w:instrText>
      </w:r>
      <w:r w:rsidR="00935A18">
        <w:rPr>
          <w:sz w:val="24"/>
          <w:szCs w:val="24"/>
        </w:rPr>
        <w:instrText xml:space="preserve">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author":[{"family":"Sun","given":"Eric"},{"family":"Jena","given":"Anupam B."},{"family":"Lakdawalla","given":"Darius"},{"family":"Reyes","given":"Carolina"},{"family":"Philipson","given":"Tomas J."},{"family":"Goldman","given":"Dana"}],"issued":{"date-parts":[["2010",2,26]]}}}],"schema":"https://github.com/citation-style-language/schema/raw/master/csl-citation.json"} </w:instrText>
      </w:r>
      <w:r w:rsidR="00210420">
        <w:rPr>
          <w:sz w:val="24"/>
          <w:szCs w:val="24"/>
        </w:rPr>
        <w:fldChar w:fldCharType="separate"/>
      </w:r>
      <w:r w:rsidR="00210420" w:rsidRPr="00210420">
        <w:rPr>
          <w:sz w:val="24"/>
          <w:szCs w:val="24"/>
          <w:vertAlign w:val="superscript"/>
        </w:rPr>
        <w:t>10</w:t>
      </w:r>
      <w:r w:rsidR="00210420">
        <w:rPr>
          <w:sz w:val="24"/>
          <w:szCs w:val="24"/>
        </w:rPr>
        <w:fldChar w:fldCharType="end"/>
      </w:r>
      <w:r>
        <w:rPr>
          <w:sz w:val="24"/>
          <w:szCs w:val="24"/>
        </w:rPr>
        <w:t xml:space="preserve">  Yet, this study may have underestimated the contribution from screening because it overestimated the contribution from treatment by not </w:t>
      </w:r>
      <w:r>
        <w:rPr>
          <w:sz w:val="24"/>
          <w:szCs w:val="24"/>
          <w:highlight w:val="yellow"/>
        </w:rPr>
        <w:t>distinguishing between breast cancer and other diseases as causes of death</w:t>
      </w:r>
      <w:r w:rsidRPr="001B549C">
        <w:rPr>
          <w:color w:val="FF0000"/>
          <w:sz w:val="24"/>
          <w:szCs w:val="24"/>
          <w:highlight w:val="yellow"/>
        </w:rPr>
        <w:t>.</w:t>
      </w:r>
      <w:r w:rsidRPr="001B549C">
        <w:rPr>
          <w:color w:val="FF0000"/>
          <w:sz w:val="24"/>
          <w:szCs w:val="24"/>
        </w:rPr>
        <w:t xml:space="preserve"> </w:t>
      </w:r>
      <w:r w:rsidR="009E1B2C">
        <w:rPr>
          <w:color w:val="FF0000"/>
          <w:sz w:val="24"/>
          <w:szCs w:val="24"/>
        </w:rPr>
        <w:t xml:space="preserve"> </w:t>
      </w:r>
      <w:r>
        <w:rPr>
          <w:sz w:val="24"/>
          <w:szCs w:val="24"/>
        </w:rPr>
        <w:t>During the same time period (1988-2000), our calculation of a 24% contribution of early detection indeed suggests the estimate of Sun et al. may be too low.</w:t>
      </w:r>
      <w:r>
        <w:rPr>
          <w:sz w:val="24"/>
          <w:szCs w:val="24"/>
          <w:highlight w:val="yellow"/>
        </w:rPr>
        <w:t xml:space="preserve">  Finally, our study and its conclusions on the observed contribution of earlier detection starkly contrast with a recent county-based study that failed to find a relationship between screening and breast cancer mortality</w:t>
      </w:r>
      <w:r w:rsidR="00210420">
        <w:rPr>
          <w:sz w:val="24"/>
          <w:szCs w:val="24"/>
          <w:highlight w:val="yellow"/>
        </w:rPr>
        <w:t>.</w:t>
      </w:r>
      <w:r w:rsidR="00210420" w:rsidRPr="009F1518">
        <w:rPr>
          <w:strike/>
          <w:color w:val="auto"/>
          <w:sz w:val="24"/>
          <w:szCs w:val="24"/>
          <w:highlight w:val="yellow"/>
        </w:rPr>
        <w:fldChar w:fldCharType="begin"/>
      </w:r>
      <w:r w:rsidR="00935A18">
        <w:rPr>
          <w:strike/>
          <w:color w:val="auto"/>
          <w:sz w:val="24"/>
          <w:szCs w:val="24"/>
          <w:highlight w:val="yellow"/>
        </w:rPr>
        <w:instrText xml:space="preserve"> ADDIN ZOTERO_ITEM CSL_CITATION {"citationID":"26190itvs9","properties":{"formattedCitation":"{\\rtf \\super 10\\nosupersub{}}","plainCitation":"10"},"citationItems":[{"id":6715,"uris":["http://zotero.org/users/39665/items/PDCX7JHD"],"uri":["http://zotero.org/users/39665/items/PDCX7JHD"],"itemData":{"id":6715,"type":"article-journal","title":"The Contributions of Improved Therapy and Earlier Detection to Cancer Survival Gains, 1988-2000","container-title":"Forum for Health Economics &amp; Policy","volume":"13","issue":"2","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w:instrText>
      </w:r>
      <w:r w:rsidR="00935A18">
        <w:rPr>
          <w:rFonts w:ascii="Kaiti SC Black" w:hAnsi="Kaiti SC Black" w:cs="Kaiti SC Black"/>
          <w:strike/>
          <w:color w:val="auto"/>
          <w:sz w:val="24"/>
          <w:szCs w:val="24"/>
          <w:highlight w:val="yellow"/>
        </w:rPr>
        <w:instrText>’</w:instrText>
      </w:r>
      <w:r w:rsidR="00935A18">
        <w:rPr>
          <w:strike/>
          <w:color w:val="auto"/>
          <w:sz w:val="24"/>
          <w:szCs w:val="24"/>
          <w:highlight w:val="yellow"/>
        </w:rPr>
        <w:instrText xml:space="preserve">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author":[{"family":"Sun","given":"Eric"},{"family":"Jena","given":"Anupam B."},{"family":"Lakdawalla","given":"Darius"},{"family":"Reyes","given":"Carolina"},{"family":"Philipson","given":"Tomas J."},{"family":"Goldman","given":"Dana"}],"issued":{"date-parts":[["2010",2,26]]}}}],"schema":"https://github.com/citation-style-language/schema/raw/master/csl-citation.json"} </w:instrText>
      </w:r>
      <w:r w:rsidR="00210420" w:rsidRPr="009F1518">
        <w:rPr>
          <w:strike/>
          <w:color w:val="auto"/>
          <w:sz w:val="24"/>
          <w:szCs w:val="24"/>
          <w:highlight w:val="yellow"/>
        </w:rPr>
        <w:fldChar w:fldCharType="separate"/>
      </w:r>
      <w:r w:rsidR="00210420" w:rsidRPr="00210420">
        <w:rPr>
          <w:color w:val="auto"/>
          <w:sz w:val="24"/>
          <w:szCs w:val="24"/>
          <w:vertAlign w:val="superscript"/>
        </w:rPr>
        <w:t>10</w:t>
      </w:r>
      <w:r w:rsidR="00210420" w:rsidRPr="009F1518">
        <w:rPr>
          <w:strike/>
          <w:color w:val="auto"/>
          <w:sz w:val="24"/>
          <w:szCs w:val="24"/>
          <w:highlight w:val="yellow"/>
        </w:rPr>
        <w:fldChar w:fldCharType="end"/>
      </w:r>
      <w:r>
        <w:rPr>
          <w:sz w:val="24"/>
          <w:szCs w:val="24"/>
          <w:highlight w:val="yellow"/>
        </w:rPr>
        <w:t xml:space="preserve"> This study was ecological in nature and focused on a single year of screening (2000) rather than assessing changes over time in screening and in mortality, as we do.  Overall, our calculation of the contribution of earlier detection is broadly similar to many of the CISNET models and Sun et al., although we arrive at this conclusion using methods with less assumptions and biases. </w:t>
      </w:r>
      <w:r>
        <w:rPr>
          <w:sz w:val="24"/>
          <w:szCs w:val="24"/>
        </w:rPr>
        <w:t xml:space="preserve">          </w:t>
      </w:r>
    </w:p>
    <w:p w14:paraId="0EA18BAD" w14:textId="430D726C" w:rsidR="006A16C0" w:rsidRDefault="006A16C0" w:rsidP="006A16C0">
      <w:pPr>
        <w:pStyle w:val="Normal2"/>
        <w:spacing w:line="480" w:lineRule="auto"/>
        <w:ind w:firstLine="720"/>
      </w:pPr>
      <w:r>
        <w:rPr>
          <w:sz w:val="24"/>
          <w:szCs w:val="24"/>
        </w:rPr>
        <w:t>Our results also directly address the longstanding controversy over the value of screening, especially among 40-49 year olds</w:t>
      </w:r>
      <w:r w:rsidR="00210420">
        <w:rPr>
          <w:sz w:val="24"/>
          <w:szCs w:val="24"/>
        </w:rPr>
        <w:t>.</w:t>
      </w:r>
      <w:r w:rsidR="00210420" w:rsidRPr="00BE2251">
        <w:rPr>
          <w:sz w:val="24"/>
          <w:szCs w:val="24"/>
        </w:rPr>
        <w:fldChar w:fldCharType="begin"/>
      </w:r>
      <w:r w:rsidR="00935A18">
        <w:rPr>
          <w:sz w:val="24"/>
          <w:szCs w:val="24"/>
        </w:rPr>
        <w:instrText xml:space="preserve"> ADDIN ZOTERO_ITEM CSL_CITATION {"citationID":"invmtk1ug","properties":{"formattedCitation":"{\\rtf \\super 3,25\\nosupersub{}}","plainCitation":"3,25"},"citationItems":[{"id":6022,"uris":["http://zotero.org/users/39665/items/5RPQBIXI"],"uri":["http://zotero.org/users/39665/items/5RPQBIXI"],"itemData":{"id":6022,"type":"article-journal","title":"Is screening for breast cancer with mammography justifiable?","container-title":"Lancet","page":"129-134","volume":"355","issue":"9198","source":"NCBI PubMed","abstract":"BACKGROUND: A 1999 study found no decrease in breast-cancer mortality in Sweden, where screening has been recommended since 1985. We therefore reviewed the methodological quality of the mammography trials and an influential Swedish meta-analysis, and did a meta-analysis ourselves.\nMETHODS: We searched the Cochrane Library for trials and asked the investigators for further details. Meta-analyses were done with Review Manager (version 4.0).\nFINDINGS: Baseline imbalances were shown for six of the eight identified trials, and inconsistencies in the number of women randomised were found in four. The two adequately randomised trials found no effect of screening on breast-cancer mortality (pooled relative risk 1.04 [95% CI 0.84-1.27]) or on total mortality (0.99 [0.94-1.05]). The pooled relative risk for breast-cancer mortality for the other trials was 0.75 (0.67-0.83), which was significantly different (p=0.005) from that for the unbiased trials. The Swedish meta-analysis showed a decrease in breast-cancer mortality but also an increase in total mortality (1.06 [1.04-1.08]); this increase disappeared after adjustment for an imbalance in age.\nINTERPRETATION: Screening for breast cancer with mammography is unjustified. If the Swedish trials are judged to be unbiased, the data show that for every 1000 women screened biennially throughout 12 years, one breast-cancer death is avoided whereas the total number of deaths is increased by six. If the Swedish trials (apart from the Malmö trial) are judged to be biased, there is no reliable evidence that screening decreases breast-cancer mortality.","DOI":"10.1016/S0140-6736(99)06065-1","ISSN":"0140-6736","note":"PMID: 10675181","journalAbbreviation":"Lancet","language":"eng","author":[{"family":"Gøtzsche","given":"P. C."},{"family":"Olsen","given":"O."}],"issued":{"date-parts":[["2000",1,8]]},"PMID":"10675181"}},{"id":6628,"uris":["http://zotero.org/users/39665/items/AKX7R2BK"],"uri":["http://zotero.org/users/39665/items/AKX7R2BK"],"itemData":{"id":6628,"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schema":"https://github.com/citation-style-language/schema/raw/master/csl-citation.json"} </w:instrText>
      </w:r>
      <w:r w:rsidR="00210420" w:rsidRPr="00BE2251">
        <w:rPr>
          <w:sz w:val="24"/>
          <w:szCs w:val="24"/>
        </w:rPr>
        <w:fldChar w:fldCharType="separate"/>
      </w:r>
      <w:r w:rsidR="00935A18" w:rsidRPr="00935A18">
        <w:rPr>
          <w:sz w:val="24"/>
          <w:szCs w:val="24"/>
          <w:vertAlign w:val="superscript"/>
        </w:rPr>
        <w:t>3,25</w:t>
      </w:r>
      <w:r w:rsidR="00210420" w:rsidRPr="00BE2251">
        <w:rPr>
          <w:sz w:val="24"/>
          <w:szCs w:val="24"/>
        </w:rPr>
        <w:fldChar w:fldCharType="end"/>
      </w:r>
      <w:r>
        <w:rPr>
          <w:sz w:val="24"/>
          <w:szCs w:val="24"/>
        </w:rPr>
        <w:t xml:space="preserve">  For example, earlier detection among 40-49 year olds contributed 5.16% of the 10.94-year gain in life expectancy, which was slightly greater than the corresponding contribution of 50-59 year olds (4.11%) and 60-69 year olds (3.75%) and slightly less than the corresponding contribution of 70-79 year olds (6.58%). </w:t>
      </w:r>
      <w:r>
        <w:rPr>
          <w:sz w:val="24"/>
          <w:szCs w:val="24"/>
          <w:highlight w:val="yellow"/>
        </w:rPr>
        <w:t xml:space="preserve">The net contribution of earlier detection results from offsetting trends in the share of incident breast cancer by tumor size and age of diagnosis.  Fifty to fifty-nine </w:t>
      </w:r>
      <w:r>
        <w:rPr>
          <w:sz w:val="24"/>
          <w:szCs w:val="24"/>
          <w:highlight w:val="yellow"/>
        </w:rPr>
        <w:lastRenderedPageBreak/>
        <w:t>and 60-69 year olds captured a larger amount of the increasing contribution from the growing share of smaller sized tumors than 40-49 and 70-79 year olds.  Yet they also captured a larger amount of the decreasing contribution from the shrinking share of larger sized tumors.  Thus, the net result of these offsetting trends led to a larger contribution of earlier detection to the gain in life expectancy among 40-49 and 70-79 year olds than 50-59 and 60-69 years olds.</w:t>
      </w:r>
    </w:p>
    <w:p w14:paraId="66782F0E" w14:textId="6DD73F73" w:rsidR="006A16C0" w:rsidRDefault="006A16C0" w:rsidP="006A16C0">
      <w:pPr>
        <w:pStyle w:val="Normal2"/>
        <w:spacing w:line="480" w:lineRule="auto"/>
      </w:pPr>
      <w:r>
        <w:rPr>
          <w:sz w:val="24"/>
          <w:szCs w:val="24"/>
          <w:highlight w:val="yellow"/>
        </w:rPr>
        <w:tab/>
        <w:t>Our study more accurately measures the contribution of advancements in breast cancer treatment on the gain in life expectancy because it accounts for concurrent improvements in the treatment of other diseases.  Just as the CISNET models estimated a wide range of the contribution of earlier detection, so too was the estimated range for the contribution of breast cancer treatment: as low as 35% (Dana-Farber model) and as high as 72% (University of Rochester model) on the decline in breast cancer mortality rates (1975-2000)</w:t>
      </w:r>
      <w:r w:rsidR="00210420">
        <w:rPr>
          <w:sz w:val="24"/>
          <w:szCs w:val="24"/>
          <w:highlight w:val="yellow"/>
        </w:rPr>
        <w:t>.</w:t>
      </w:r>
      <w:r w:rsidR="00210420">
        <w:rPr>
          <w:sz w:val="24"/>
          <w:szCs w:val="24"/>
          <w:highlight w:val="yellow"/>
        </w:rPr>
        <w:fldChar w:fldCharType="begin"/>
      </w:r>
      <w:r w:rsidR="00210420">
        <w:rPr>
          <w:sz w:val="24"/>
          <w:szCs w:val="24"/>
          <w:highlight w:val="yellow"/>
        </w:rPr>
        <w:instrText xml:space="preserve"> ADDIN ZOTERO_ITEM CSL_CITATION {"citationID":"17452lg29u","properties":{"formattedCitation":"{\\rtf \\super 1\\nosupersub{}}","plainCitation":"1"},"citationItems":[{"id":6015,"uris":["http://zotero.org/users/39665/items/2R4236K3"],"uri":["http://zotero.org/users/39665/items/2R4236K3"],"itemData":{"id":601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r w:rsidR="00210420">
        <w:rPr>
          <w:sz w:val="24"/>
          <w:szCs w:val="24"/>
          <w:highlight w:val="yellow"/>
        </w:rPr>
        <w:fldChar w:fldCharType="separate"/>
      </w:r>
      <w:r w:rsidR="00210420" w:rsidRPr="00210420">
        <w:rPr>
          <w:sz w:val="24"/>
          <w:szCs w:val="24"/>
          <w:vertAlign w:val="superscript"/>
        </w:rPr>
        <w:t>1</w:t>
      </w:r>
      <w:r w:rsidR="00210420">
        <w:rPr>
          <w:sz w:val="24"/>
          <w:szCs w:val="24"/>
          <w:highlight w:val="yellow"/>
        </w:rPr>
        <w:fldChar w:fldCharType="end"/>
      </w:r>
      <w:r>
        <w:rPr>
          <w:sz w:val="24"/>
          <w:szCs w:val="24"/>
          <w:highlight w:val="yellow"/>
        </w:rPr>
        <w:t xml:space="preserve"> </w:t>
      </w:r>
      <w:r>
        <w:rPr>
          <w:sz w:val="24"/>
          <w:szCs w:val="24"/>
        </w:rPr>
        <w:t xml:space="preserve"> This range corresponds to an equivalent contribution of between 50% and 84% on the resulting gain in life expectancy</w:t>
      </w:r>
      <w:r w:rsidR="00210420">
        <w:rPr>
          <w:sz w:val="24"/>
          <w:szCs w:val="24"/>
        </w:rPr>
        <w:t xml:space="preserve">.  </w:t>
      </w:r>
      <w:r>
        <w:rPr>
          <w:sz w:val="24"/>
          <w:szCs w:val="24"/>
          <w:highlight w:val="yellow"/>
        </w:rPr>
        <w:t>During the same time period (1975-2000), we calculate a 62% contribution from advancements in breast cancer treatment</w:t>
      </w:r>
      <w:r>
        <w:rPr>
          <w:sz w:val="24"/>
          <w:szCs w:val="24"/>
        </w:rPr>
        <w:t>.  Sun et al. (2010) concluded advancements in breast cancer treatment contributed 83% of the estimated gain in breast cancer survival time (1988-2000)</w:t>
      </w:r>
      <w:r w:rsidR="00210420">
        <w:rPr>
          <w:sz w:val="24"/>
          <w:szCs w:val="24"/>
        </w:rPr>
        <w:t>.</w:t>
      </w:r>
      <w:r w:rsidR="00210420">
        <w:rPr>
          <w:sz w:val="24"/>
          <w:szCs w:val="24"/>
        </w:rPr>
        <w:fldChar w:fldCharType="begin"/>
      </w:r>
      <w:r w:rsidR="00935A18">
        <w:rPr>
          <w:sz w:val="24"/>
          <w:szCs w:val="24"/>
        </w:rPr>
        <w:instrText xml:space="preserve"> ADDIN ZOTERO_ITEM CSL_CITATION {"citationID":"1il5vt44ku","properties":{"formattedCitation":"{\\rtf \\super 10\\nosupersub{}}","plainCitation":"10"},"citationItems":[{"id":6715,"uris":["http://zotero.org/users/39665/items/PDCX7JHD"],"uri":["http://zotero.org/users/39665/items/PDCX7JHD"],"itemData":{"id":6715,"type":"article-journal","title":"The Contributions of Improved Therapy and Earlier Detection to Cancer Survival Gains, 1988-2000","container-title":"Forum for Health Economics &amp; Policy","volume":"13","issue":"2","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w:instrText>
      </w:r>
      <w:r w:rsidR="00935A18">
        <w:rPr>
          <w:rFonts w:ascii="Kaiti SC Black" w:hAnsi="Kaiti SC Black" w:cs="Kaiti SC Black"/>
          <w:sz w:val="24"/>
          <w:szCs w:val="24"/>
        </w:rPr>
        <w:instrText>’</w:instrText>
      </w:r>
      <w:r w:rsidR="00935A18">
        <w:rPr>
          <w:sz w:val="24"/>
          <w:szCs w:val="24"/>
        </w:rPr>
        <w:instrText xml:space="preserve">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author":[{"family":"Sun","given":"Eric"},{"family":"Jena","given":"Anupam B."},{"family":"Lakdawalla","given":"Darius"},{"family":"Reyes","given":"Carolina"},{"family":"Philipson","given":"Tomas J."},{"family":"Goldman","given":"Dana"}],"issued":{"date-parts":[["2010",2,26]]}}}],"schema":"https://github.com/citation-style-language/schema/raw/master/csl-citation.json"} </w:instrText>
      </w:r>
      <w:r w:rsidR="00210420">
        <w:rPr>
          <w:sz w:val="24"/>
          <w:szCs w:val="24"/>
        </w:rPr>
        <w:fldChar w:fldCharType="separate"/>
      </w:r>
      <w:r w:rsidR="00210420" w:rsidRPr="00210420">
        <w:rPr>
          <w:sz w:val="24"/>
          <w:szCs w:val="24"/>
          <w:vertAlign w:val="superscript"/>
        </w:rPr>
        <w:t>10</w:t>
      </w:r>
      <w:r w:rsidR="00210420">
        <w:rPr>
          <w:sz w:val="24"/>
          <w:szCs w:val="24"/>
        </w:rPr>
        <w:fldChar w:fldCharType="end"/>
      </w:r>
      <w:r w:rsidR="00210420">
        <w:rPr>
          <w:sz w:val="24"/>
          <w:szCs w:val="24"/>
        </w:rPr>
        <w:t xml:space="preserve">  </w:t>
      </w:r>
      <w:r>
        <w:rPr>
          <w:sz w:val="24"/>
          <w:szCs w:val="24"/>
        </w:rPr>
        <w:t>Our calculation of the contribution of advancements in breast cancer treatment in this time period, 64%, suggests the previous estimate may be too high because the study</w:t>
      </w:r>
      <w:r>
        <w:rPr>
          <w:sz w:val="24"/>
          <w:szCs w:val="24"/>
          <w:highlight w:val="yellow"/>
        </w:rPr>
        <w:t xml:space="preserve"> failed to distinguish between breast cancer and other diseases as causes of death.</w:t>
      </w:r>
      <w:r>
        <w:rPr>
          <w:sz w:val="24"/>
          <w:szCs w:val="24"/>
        </w:rPr>
        <w:t xml:space="preserve"> </w:t>
      </w:r>
    </w:p>
    <w:p w14:paraId="2BB229AB" w14:textId="40463FE9" w:rsidR="006A16C0" w:rsidRDefault="00F95D74" w:rsidP="006A16C0">
      <w:pPr>
        <w:pStyle w:val="Normal2"/>
        <w:spacing w:line="480" w:lineRule="auto"/>
        <w:ind w:firstLine="720"/>
      </w:pPr>
      <w:r w:rsidRPr="00F95D74">
        <w:rPr>
          <w:sz w:val="24"/>
          <w:szCs w:val="24"/>
          <w:highlight w:val="yellow"/>
        </w:rPr>
        <w:t>Yet</w:t>
      </w:r>
      <w:r>
        <w:rPr>
          <w:sz w:val="24"/>
          <w:szCs w:val="24"/>
        </w:rPr>
        <w:t>, a</w:t>
      </w:r>
      <w:r w:rsidR="006A16C0">
        <w:rPr>
          <w:sz w:val="24"/>
          <w:szCs w:val="24"/>
        </w:rPr>
        <w:t>dvancements in the prevention and treatment of competing causes of death, such as CVD,</w:t>
      </w:r>
      <w:r w:rsidR="00EB2BAD" w:rsidRPr="00BE2251">
        <w:rPr>
          <w:sz w:val="24"/>
          <w:szCs w:val="24"/>
        </w:rPr>
        <w:fldChar w:fldCharType="begin"/>
      </w:r>
      <w:r w:rsidR="00935A18">
        <w:rPr>
          <w:sz w:val="24"/>
          <w:szCs w:val="24"/>
        </w:rPr>
        <w:instrText xml:space="preserve"> ADDIN ZOTERO_ITEM CSL_CITATION {"citationID":"snEnUjta","properties":{"formattedCitation":"{\\rtf \\super 26,27\\nosupersub{}}","plainCitation":"26,27"},"citationItems":[{"id":6679,"uris":["http://zotero.org/users/39665/items/H3DZRTZX"],"uri":["http://zotero.org/users/39665/items/H3DZRTZX"],"itemData":{"id":6679,"type":"article-journal","title":"The recent decline in mortality from coronary heart disease, 1980-1990: The effect of secular trends in risk factors and treatment","container-title":"JAMA","page":"535-542","volume":"277","issue":"7","source":"Silverchair","abstract":"Objective. \n—To examine whether secular trends in risk factor levels and improvements in treatment can account for the observed decline in coronary heart disease mortality in the United States from 1980 to 1990 and to analyze the proportional contribution of these changes.Data Sources.\n—Literature review, US statistics, health surveys, and ongoing clinical trials.Study Selection.\n—Data representative of the US situation nationwide reported in adequate detail.Data Extraction.\n—A computer-simulation state-transition model of the US population between the ages of 35 and 84 years was developed to forecast coronary mortality. The input variables were estimated such that the combination of values led to an adequate agreement with reported coronary mortality figures. Subsequently, secular trends were modeled.Data Synthesis.\n—Actual coronary mortality in 1990 was 34% (127 000 deaths) lower than would be predicted if risk factor levels, case-fatality rates, and event rates in those with and without coronary disease remained the same as in 1980. When secular changes in these factors were included in the model, predicted coronary mortality in 1990 was within 3% (10 000 deaths) of the observed mortality and explained 92% of the decline; only 25% of the decline was explained by primary prevention, while 29% was explained by secondary reduction in risk factors in patients with coronary disease and 43% by other improvements in treatment in patients with coronary disease.Conclusions.\n—These results suggest that primary and secondary risk factor reductions explain about 50% of the striking decline in coronary mortality in the United States between 1980 and 1990 but that more than 70% of the overall decline in mortality has occurred among patients with coronary disease.","DOI":"10.1001/jama.1997.03540310033031","ISSN":"0098-7484","shortTitle":"The recent decline in mortality from coronary heart disease, 1980-1990","journalAbbreviation":"JAMA","author":[{"literal":"Hunink MM"},{"literal":"Goldman L"},{"literal":"Tosteson AA"},{"literal":"et al"}],"issued":{"date-parts":[["1997",2,19]]}}},{"id":6733,"uris":["http://zotero.org/users/39665/items/T46VHF36"],"uri":["http://zotero.org/users/39665/items/T46VHF36"],"itemData":{"id":6733,"type":"article-journal","title":"Advances In The Prevention And Treatment Of Cardiovascular Disease","container-title":"Health Affairs","page":"25-37","volume":"26","issue":"1","source":"content.healthaffairs.org","abstract":"Over the past thirty-five years, U.S. age-adjusted mortality from cardiovascular disease declined 50 percent. This marked reduction reflects advances in the prevention, diagnosis, and treatment of common cardiovascular conditions. Pharmaceutical agents play a major role in prevention of atherosclerosis and its consequences: heart attack, stroke, and heart failure. Additionally, novel device-based therapies contribute to the decline in cardiac morbidity and mortality. Whereas innovative strategies based on accurate imaging of the heart and blood vessels are implemented widely now, hope exists that lifestyle changes, early risk-factor screening, and more efficacious drugs will strikingly reduce cardiovascular disease in the future.","DOI":"10.1377/hlthaff.26.1.25","ISSN":"0278-2715, 1544-5208","note":"PMID: 17211011","journalAbbreviation":"Health Aff","language":"en","author":[{"family":"Weisfeldt","given":"Myron L."},{"family":"Zieman","given":"Susan J."}],"issued":{"date-parts":[["2007",1,1]]},"PMID":"17211011"}}],"schema":"https://github.com/citation-style-language/schema/raw/master/csl-citation.json"} </w:instrText>
      </w:r>
      <w:r w:rsidR="00EB2BAD" w:rsidRPr="00BE2251">
        <w:rPr>
          <w:sz w:val="24"/>
          <w:szCs w:val="24"/>
        </w:rPr>
        <w:fldChar w:fldCharType="separate"/>
      </w:r>
      <w:r w:rsidR="00935A18" w:rsidRPr="00935A18">
        <w:rPr>
          <w:sz w:val="24"/>
          <w:szCs w:val="24"/>
          <w:vertAlign w:val="superscript"/>
        </w:rPr>
        <w:t>26,27</w:t>
      </w:r>
      <w:r w:rsidR="00EB2BAD" w:rsidRPr="00BE2251">
        <w:rPr>
          <w:sz w:val="24"/>
          <w:szCs w:val="24"/>
        </w:rPr>
        <w:fldChar w:fldCharType="end"/>
      </w:r>
      <w:r w:rsidR="006A16C0">
        <w:rPr>
          <w:sz w:val="24"/>
          <w:szCs w:val="24"/>
        </w:rPr>
        <w:t xml:space="preserve"> also contributed to the gain in life expectancy among breast </w:t>
      </w:r>
      <w:r w:rsidR="006A16C0">
        <w:rPr>
          <w:sz w:val="24"/>
          <w:szCs w:val="24"/>
        </w:rPr>
        <w:lastRenderedPageBreak/>
        <w:t>cancer patients.  After breast cancer itself, other cancers and CVD were the second and third leading causes of death among breast cancer patients.</w:t>
      </w:r>
      <w:r w:rsidR="00EB2BAD" w:rsidRPr="00BE2251">
        <w:rPr>
          <w:sz w:val="24"/>
          <w:szCs w:val="24"/>
        </w:rPr>
        <w:fldChar w:fldCharType="begin"/>
      </w:r>
      <w:r w:rsidR="00935A18">
        <w:rPr>
          <w:sz w:val="24"/>
          <w:szCs w:val="24"/>
        </w:rPr>
        <w:instrText xml:space="preserve"> ADDIN ZOTERO_ITEM CSL_CITATION {"citationID":"SFkZYCCu","properties":{"formattedCitation":"{\\rtf \\super 28\\nosupersub{}}","plainCitation":"28"},"citationItems":[{"id":6659,"uris":["http://zotero.org/users/39665/items/EP9GK835"],"uri":["http://zotero.org/users/39665/items/EP9GK835"],"itemData":{"id":6659,"type":"article-journal","title":"Probabilities of Death From Breast Cancer and Other Causes Among Female Breast Cancer Patients","container-title":"Journal of the National Cancer Institute","page":"1311-1321","volume":"96","issue":"17","source":"jnci.oxfordjournals.org","abstract":"Background: Among cancer patients, probabilities of death from that cancer and other causes in the presence of competing risks are optimal measures of prognosis and of mortality across demographic groups. We used data on breast cancer patients from the Surveillance, Epidemiology, and End Results (SEER) Program in a competing-risk analysis. Methods: We determined vital status and cause of death for 395 251 white and 35 259 black female patients with breast cancer diagnosed from January 1, 1973, through December 31, 2000, by use of SEER data. We calculated probabilities of death from breast cancer and other causes according to stage, race, and age at diagnosis; for cases diagnosed from January 1, 1990, to December 31, 2000, we also calculated some such probabilities according to tumor size and estrogen receptor (ER) status. All statistical tests were two-sided. Results: The probability of death from breast cancer after nearly 28 years of follow-up ranged from 0.03 to 0.10 for patients with in situ disease to 0.70 to 0.85 for patients with distant disease, depending on race and age. The probability of death from breast cancer at the end of the follow-up period generally declined with age at diagnosis; the probability among the oldest (≥70 years) compared with the youngest (&lt;50 years) patients was 33% lower for white and 46% lower for black patients with localized disease and 14% lower for white patients and 13% lower for black patients with distant disease. The probability of death from breast cancer exceeded that from all other causes for patients diagnosed with localized disease before age 50 years, with regional disease before age 60 years, and with distant disease at any age. The probability of death from breast cancer for patients diagnosed with localized or regional disease was statistically significantly greater in black patients than in white patients (all six P values ≤.01 for age groups 30–49 to 60–69 years; two P values ≤.04 for ages ≥70 years). Among patients with localized or regional disease and known ER status, the probability of death from breast cancer after nearly 11 years of follow-up ranged from 0.04 to 0.11 for patients with localized ER-positive tumors of 2 cm or less to 0.37 to 0.53 for patients with regional ER-negative tumors. Conclusions: The probability of death from breast cancer versus other causes varied substantially according to stage, tumor size, ER status, and age at diagnosis in both white and black patients.","DOI":"10.1093/jnci/djh253","ISSN":"0027-8874, 1460-2105","note":"PMID: 15339969","journalAbbreviation":"JNCI J Natl Cancer Inst","language":"en","author":[{"family":"Schairer","given":"Catherine"},{"family":"Mink","given":"Pamela J."},{"family":"Carroll","given":"Leslie"},{"family":"Devesa","given":"Susan S."}],"issued":{"date-parts":[["2004",9,1]]},"PMID":"15339969"}}],"schema":"https://github.com/citation-style-language/schema/raw/master/csl-citation.json"} </w:instrText>
      </w:r>
      <w:r w:rsidR="00EB2BAD" w:rsidRPr="00BE2251">
        <w:rPr>
          <w:sz w:val="24"/>
          <w:szCs w:val="24"/>
        </w:rPr>
        <w:fldChar w:fldCharType="separate"/>
      </w:r>
      <w:r w:rsidR="00935A18" w:rsidRPr="00935A18">
        <w:rPr>
          <w:sz w:val="24"/>
          <w:szCs w:val="24"/>
          <w:vertAlign w:val="superscript"/>
        </w:rPr>
        <w:t>28</w:t>
      </w:r>
      <w:r w:rsidR="00EB2BAD" w:rsidRPr="00BE2251">
        <w:rPr>
          <w:sz w:val="24"/>
          <w:szCs w:val="24"/>
        </w:rPr>
        <w:fldChar w:fldCharType="end"/>
      </w:r>
      <w:r w:rsidR="006A16C0">
        <w:rPr>
          <w:sz w:val="24"/>
          <w:szCs w:val="24"/>
        </w:rPr>
        <w:t xml:space="preserve">  For early stage breast cancers, which are also generally smaller sized tumors, the probability of death from other causes is considerably higher than the corresponding probability from breast cancer.</w:t>
      </w:r>
      <w:r w:rsidR="00EB2BAD" w:rsidRPr="00BE2251">
        <w:rPr>
          <w:sz w:val="24"/>
          <w:szCs w:val="24"/>
        </w:rPr>
        <w:fldChar w:fldCharType="begin"/>
      </w:r>
      <w:r w:rsidR="00935A18">
        <w:rPr>
          <w:sz w:val="24"/>
          <w:szCs w:val="24"/>
        </w:rPr>
        <w:instrText xml:space="preserve"> ADDIN ZOTERO_ITEM CSL_CITATION {"citationID":"Cvw47vDB","properties":{"formattedCitation":"{\\rtf \\super 28\\nosupersub{}}","plainCitation":"28"},"citationItems":[{"id":6659,"uris":["http://zotero.org/users/39665/items/EP9GK835"],"uri":["http://zotero.org/users/39665/items/EP9GK835"],"itemData":{"id":6659,"type":"article-journal","title":"Probabilities of Death From Breast Cancer and Other Causes Among Female Breast Cancer Patients","container-title":"Journal of the National Cancer Institute","page":"1311-1321","volume":"96","issue":"17","source":"jnci.oxfordjournals.org","abstract":"Background: Among cancer patients, probabilities of death from that cancer and other causes in the presence of competing risks are optimal measures of prognosis and of mortality across demographic groups. We used data on breast cancer patients from the Surveillance, Epidemiology, and End Results (SEER) Program in a competing-risk analysis. Methods: We determined vital status and cause of death for 395 251 white and 35 259 black female patients with breast cancer diagnosed from January 1, 1973, through December 31, 2000, by use of SEER data. We calculated probabilities of death from breast cancer and other causes according to stage, race, and age at diagnosis; for cases diagnosed from January 1, 1990, to December 31, 2000, we also calculated some such probabilities according to tumor size and estrogen receptor (ER) status. All statistical tests were two-sided. Results: The probability of death from breast cancer after nearly 28 years of follow-up ranged from 0.03 to 0.10 for patients with in situ disease to 0.70 to 0.85 for patients with distant disease, depending on race and age. The probability of death from breast cancer at the end of the follow-up period generally declined with age at diagnosis; the probability among the oldest (≥70 years) compared with the youngest (&lt;50 years) patients was 33% lower for white and 46% lower for black patients with localized disease and 14% lower for white patients and 13% lower for black patients with distant disease. The probability of death from breast cancer exceeded that from all other causes for patients diagnosed with localized disease before age 50 years, with regional disease before age 60 years, and with distant disease at any age. The probability of death from breast cancer for patients diagnosed with localized or regional disease was statistically significantly greater in black patients than in white patients (all six P values ≤.01 for age groups 30–49 to 60–69 years; two P values ≤.04 for ages ≥70 years). Among patients with localized or regional disease and known ER status, the probability of death from breast cancer after nearly 11 years of follow-up ranged from 0.04 to 0.11 for patients with localized ER-positive tumors of 2 cm or less to 0.37 to 0.53 for patients with regional ER-negative tumors. Conclusions: The probability of death from breast cancer versus other causes varied substantially according to stage, tumor size, ER status, and age at diagnosis in both white and black patients.","DOI":"10.1093/jnci/djh253","ISSN":"0027-8874, 1460-2105","note":"PMID: 15339969","journalAbbreviation":"JNCI J Natl Cancer Inst","language":"en","author":[{"family":"Schairer","given":"Catherine"},{"family":"Mink","given":"Pamela J."},{"family":"Carroll","given":"Leslie"},{"family":"Devesa","given":"Susan S."}],"issued":{"date-parts":[["2004",9,1]]},"PMID":"15339969"}}],"schema":"https://github.com/citation-style-language/schema/raw/master/csl-citation.json"} </w:instrText>
      </w:r>
      <w:r w:rsidR="00EB2BAD" w:rsidRPr="00BE2251">
        <w:rPr>
          <w:sz w:val="24"/>
          <w:szCs w:val="24"/>
        </w:rPr>
        <w:fldChar w:fldCharType="separate"/>
      </w:r>
      <w:r w:rsidR="00935A18" w:rsidRPr="00935A18">
        <w:rPr>
          <w:sz w:val="24"/>
          <w:szCs w:val="24"/>
          <w:vertAlign w:val="superscript"/>
        </w:rPr>
        <w:t>28</w:t>
      </w:r>
      <w:r w:rsidR="00EB2BAD" w:rsidRPr="00BE2251">
        <w:rPr>
          <w:sz w:val="24"/>
          <w:szCs w:val="24"/>
        </w:rPr>
        <w:fldChar w:fldCharType="end"/>
      </w:r>
      <w:r w:rsidR="006A16C0">
        <w:rPr>
          <w:sz w:val="24"/>
          <w:szCs w:val="24"/>
        </w:rPr>
        <w:t xml:space="preserve">  Thus, improvements in the treatment of other diseases for breast cancer patients are particularly important for the gain in life expectancy because the share of smaller sized tumors grew over time.</w:t>
      </w:r>
    </w:p>
    <w:p w14:paraId="6CF54914" w14:textId="6F4F4F6C" w:rsidR="006A16C0" w:rsidRDefault="006A16C0" w:rsidP="006A16C0">
      <w:pPr>
        <w:pStyle w:val="Normal2"/>
        <w:spacing w:line="480" w:lineRule="auto"/>
        <w:ind w:firstLine="720"/>
      </w:pPr>
      <w:r>
        <w:rPr>
          <w:sz w:val="24"/>
          <w:szCs w:val="24"/>
        </w:rPr>
        <w:t>Our study has s</w:t>
      </w:r>
      <w:r w:rsidR="00EB2BAD">
        <w:rPr>
          <w:sz w:val="24"/>
          <w:szCs w:val="24"/>
        </w:rPr>
        <w:t>ome potential limitations.</w:t>
      </w:r>
      <w:r>
        <w:rPr>
          <w:sz w:val="24"/>
          <w:szCs w:val="24"/>
        </w:rPr>
        <w:t xml:space="preserve"> </w:t>
      </w:r>
      <w:r>
        <w:rPr>
          <w:sz w:val="24"/>
          <w:szCs w:val="24"/>
          <w:highlight w:val="yellow"/>
        </w:rPr>
        <w:t xml:space="preserve"> First, we </w:t>
      </w:r>
      <w:r>
        <w:rPr>
          <w:color w:val="222222"/>
          <w:sz w:val="24"/>
          <w:szCs w:val="24"/>
          <w:highlight w:val="yellow"/>
        </w:rPr>
        <w:t>base cohorts on year of breast cancer diagnosis, rather than on year of birth.  Thus, our life table methods and the resulting estimates of life expectancy assume women experience over their entire life the fatality rates of their year of breast cancer diagnosis.  This assumption may lead to a conservative estimate of the gain in life expectancy between 1975 and 2002 because age-specific fatality rates declined over this time period.</w:t>
      </w:r>
      <w:r>
        <w:rPr>
          <w:sz w:val="24"/>
          <w:szCs w:val="24"/>
        </w:rPr>
        <w:t xml:space="preserve">  </w:t>
      </w:r>
      <w:r>
        <w:rPr>
          <w:sz w:val="24"/>
          <w:szCs w:val="24"/>
          <w:highlight w:val="yellow"/>
        </w:rPr>
        <w:t>Second</w:t>
      </w:r>
      <w:r>
        <w:rPr>
          <w:sz w:val="24"/>
          <w:szCs w:val="24"/>
        </w:rPr>
        <w:t xml:space="preserve">, we required that breast cancer death must have occurred within 10 years of diagnosis when calculating case fatality rates to partially mitigate the effect of </w:t>
      </w:r>
      <w:r w:rsidR="00967A63" w:rsidRPr="006A16C0">
        <w:rPr>
          <w:sz w:val="24"/>
          <w:szCs w:val="24"/>
          <w:highlight w:val="yellow"/>
        </w:rPr>
        <w:t xml:space="preserve">mitigate the </w:t>
      </w:r>
      <w:r w:rsidR="00967A63">
        <w:rPr>
          <w:sz w:val="24"/>
          <w:szCs w:val="24"/>
          <w:highlight w:val="yellow"/>
        </w:rPr>
        <w:t>ascertainment bias in cause of death</w:t>
      </w:r>
      <w:r>
        <w:rPr>
          <w:sz w:val="24"/>
          <w:szCs w:val="24"/>
        </w:rPr>
        <w:t>.  We vary the time interval between 8 years and 12 years and reach identical substantive conclusions (</w:t>
      </w:r>
      <w:proofErr w:type="spellStart"/>
      <w:r w:rsidR="00935A18">
        <w:rPr>
          <w:sz w:val="24"/>
          <w:szCs w:val="24"/>
        </w:rPr>
        <w:t>e</w:t>
      </w:r>
      <w:r>
        <w:rPr>
          <w:sz w:val="24"/>
          <w:szCs w:val="24"/>
        </w:rPr>
        <w:t>Appendix</w:t>
      </w:r>
      <w:proofErr w:type="spellEnd"/>
      <w:r>
        <w:rPr>
          <w:sz w:val="24"/>
          <w:szCs w:val="24"/>
        </w:rPr>
        <w:t xml:space="preserve"> I).  </w:t>
      </w:r>
      <w:r>
        <w:rPr>
          <w:sz w:val="24"/>
          <w:szCs w:val="24"/>
          <w:highlight w:val="yellow"/>
        </w:rPr>
        <w:t>Third</w:t>
      </w:r>
      <w:r>
        <w:rPr>
          <w:sz w:val="24"/>
          <w:szCs w:val="24"/>
        </w:rPr>
        <w:t>, we cannot quantify the contribution of individual types of treatment because patients typically received multiple modalities</w:t>
      </w:r>
      <w:r w:rsidR="00EB2BAD">
        <w:rPr>
          <w:sz w:val="24"/>
          <w:szCs w:val="24"/>
        </w:rPr>
        <w:t>.</w:t>
      </w:r>
      <w:r w:rsidR="00EB2BAD">
        <w:rPr>
          <w:sz w:val="24"/>
          <w:szCs w:val="24"/>
        </w:rPr>
        <w:fldChar w:fldCharType="begin"/>
      </w:r>
      <w:r w:rsidR="00935A18">
        <w:rPr>
          <w:sz w:val="24"/>
          <w:szCs w:val="24"/>
        </w:rPr>
        <w:instrText xml:space="preserve"> ADDIN ZOTERO_ITEM CSL_CITATION {"citationID":"4oefhm5bk","properties":{"formattedCitation":"{\\rtf \\super 29\\nosupersub{}}","plainCitation":"29"},"citationItems":[{"id":6624,"uris":["http://zotero.org/users/39665/items/953BG4FZ"],"uri":["http://zotero.org/users/39665/items/953BG4FZ"],"itemData":{"id":6624,"type":"article-journal","title":"Combination Chemotherapy as an Adjuvant Treatment in Operable Breast Cancer","container-title":"New England Journal of Medicine","page":"405-410","volume":"294","issue":"8","source":"Taylor and Francis+NEJM","abstract":"The optimal treatment for primary breast cancer has been the subject of controversy and conceptual disputes for decades. Despite different technical approaches of local surgical and radiotherapeutic measures, the overall cure rate has remained essentially unchanged for at least 30 years. Differences among case series probably reflect patient selection rather than actual therapeutic improvement. To overcome the plateau reached by curative operations, new approaches were attempted. The first concerned postoperative oophorectomy or radiologic castration. A critical evaluation of results, however, showed that prophylactic endocrine therapy prolonged the free period in some case series but failed to improve the overall survival. . . .","DOI":"10.1056/NEJM197602192940801","ISSN":"0028-4793","note":"PMID: 1246307","author":[{"family":"Bonadonna","given":"Gianni"},{"family":"Brusamolino","given":"Ercole"},{"family":"Valagussa","given":"Pinuccia"},{"family":"Rossi","given":"Anna"},{"family":"Brugnatelli","given":"Luisa"},{"family":"Brambilla","given":"Cristina"},{"family":"De Lena","given":"Mario"},{"family":"Tancini","given":"Gabriele"},{"family":"Bajetta","given":"Emilio"},{"family":"Musumeci","given":"Renato"},{"family":"Veronesi","given":"Umberto"}],"issued":{"date-parts":[["1976",2,19]]},"PMID":"1246307"}}],"schema":"https://github.com/citation-style-language/schema/raw/master/csl-citation.json"} </w:instrText>
      </w:r>
      <w:r w:rsidR="00EB2BAD">
        <w:rPr>
          <w:sz w:val="24"/>
          <w:szCs w:val="24"/>
        </w:rPr>
        <w:fldChar w:fldCharType="separate"/>
      </w:r>
      <w:r w:rsidR="00935A18" w:rsidRPr="00935A18">
        <w:rPr>
          <w:sz w:val="24"/>
          <w:szCs w:val="24"/>
          <w:vertAlign w:val="superscript"/>
        </w:rPr>
        <w:t>29</w:t>
      </w:r>
      <w:r w:rsidR="00EB2BAD">
        <w:rPr>
          <w:sz w:val="24"/>
          <w:szCs w:val="24"/>
        </w:rPr>
        <w:fldChar w:fldCharType="end"/>
      </w:r>
      <w:r>
        <w:rPr>
          <w:sz w:val="24"/>
          <w:szCs w:val="24"/>
        </w:rPr>
        <w:t xml:space="preserve"> </w:t>
      </w:r>
      <w:r w:rsidR="00EB2BAD">
        <w:rPr>
          <w:sz w:val="24"/>
          <w:szCs w:val="24"/>
        </w:rPr>
        <w:t xml:space="preserve"> </w:t>
      </w:r>
      <w:r>
        <w:rPr>
          <w:sz w:val="24"/>
          <w:szCs w:val="24"/>
          <w:highlight w:val="yellow"/>
        </w:rPr>
        <w:t>Fourth</w:t>
      </w:r>
      <w:r>
        <w:rPr>
          <w:sz w:val="24"/>
          <w:szCs w:val="24"/>
        </w:rPr>
        <w:t xml:space="preserve">, we cannot quantify the contribution of specific factors that produced the observed effectiveness of detection (e.g., more widespread screening among </w:t>
      </w:r>
      <w:r>
        <w:rPr>
          <w:i/>
          <w:sz w:val="24"/>
          <w:szCs w:val="24"/>
        </w:rPr>
        <w:t>BRCA</w:t>
      </w:r>
      <w:r>
        <w:rPr>
          <w:sz w:val="24"/>
          <w:szCs w:val="24"/>
        </w:rPr>
        <w:t xml:space="preserve"> mutation carriers, improved standards in the interpretation of mammograms, and improvements in clinical breast examination) because SEER does not capture screening information or how diagnosis occurred.  Finally, we focus on the </w:t>
      </w:r>
      <w:r>
        <w:rPr>
          <w:sz w:val="24"/>
          <w:szCs w:val="24"/>
        </w:rPr>
        <w:lastRenderedPageBreak/>
        <w:t>broadest time period possible, 1975-2002, and do not quantify the contribution of earlier detection and advancements in breast cancer treatment after the introduction of a specific innovation (e.g., trastuzumab [Herceptin®]).  The diffusion of novel chemotherapy agents, imaging modalities, and new clinical and surgical techniques occurs slowly over time rather than immediately after introduction</w:t>
      </w:r>
      <w:r w:rsidR="00693455">
        <w:rPr>
          <w:sz w:val="24"/>
          <w:szCs w:val="24"/>
        </w:rPr>
        <w:t>.</w:t>
      </w:r>
      <w:r w:rsidR="00693455" w:rsidRPr="006A16C0">
        <w:rPr>
          <w:rStyle w:val="st"/>
          <w:rFonts w:eastAsia="Times New Roman"/>
          <w:sz w:val="24"/>
          <w:szCs w:val="24"/>
        </w:rPr>
        <w:fldChar w:fldCharType="begin"/>
      </w:r>
      <w:r w:rsidR="00935A18">
        <w:rPr>
          <w:rStyle w:val="st"/>
          <w:rFonts w:eastAsia="Times New Roman"/>
          <w:sz w:val="24"/>
          <w:szCs w:val="24"/>
        </w:rPr>
        <w:instrText xml:space="preserve"> ADDIN ZOTERO_ITEM CSL_CITATION {"citationID":"2jo49sq8af","properties":{"formattedCitation":"{\\rtf \\super 30,31\\nosupersub{}}","plainCitation":"30,31"},"citationItems":[{"id":676,"uris":["http://zotero.org/users/39665/items/8P8ZJMRG"],"uri":["http://zotero.org/users/39665/items/8P8ZJMRG"],"itemData":{"id":676,"type":"article-journal","title":"Is Technological Change In Medicine Worth It?","container-title":"Health Affairs","page":"11-29","volume":"20","issue":"5","source":"content.healthaffairs.org","abstract":"Medical technology is valuable if the benefits of medical advances exceed the costs. We analyze technological change in five conditions to determine if this is so. In four of the conditions—heart attacks, low-birthweight infants, depression, and cataracts—the estimated benefit of technological change is much greater than the cost. In the fifth condition, breast cancer, costs and benefits are about of equal magnitude. We conclude that medical spending as a whole is worth the increased cost of care. This has many implications for public policy.","DOI":"10.1377/hlthaff.20.5.11","ISSN":"0278-2715, 1544-5208","note":"PMID: 11558696","journalAbbreviation":"Health Aff","language":"en","author":[{"family":"Cutler","given":"David M."},{"family":"McClellan","given":"Mark"}],"issued":{"date-parts":[["2001",9,1]]},"PMID":"11558696"}},{"id":7047,"uris":["http://zotero.org/users/39665/items/2R2CNW3T"],"uri":["http://zotero.org/users/39665/items/2R2CNW3T"],"itemData":{"id":7047,"type":"article-journal","title":"Early Diffusion Of Gene Expression Profiling In Breast Cancer Patients Associated With Areas Of High Income Inequality","container-title":"Health Affairs","page":"609-615","volume":"34","issue":"4","source":"content.healthaffairs.org","abstract":"With the Affordable Care Act reducing coverage disparities, social factors could prominently determine where and for whom innovations first diffuse in health care markets. Gene expression profiling is a potentially cost-effective innovation that guides chemotherapy decisions in early-stage breast cancer, but adoption has been uneven across the United States. Using a sample of commercially insured women, we evaluated whether income inequality in metropolitan areas was associated with receipt of gene expression profiling during its initial diffusion in 2006–07. In areas with high income inequality, gene expression profiling receipt was higher than elsewhere, but it was associated with a 10.6-percentage-point gap between high- and low-income women. In areas with low rates of income inequality, gene expression profiling receipt was lower, with no significant differences by income. Even among insured women, income inequality may indirectly shape diffusion of gene expression profiling, with benefits accruing to the highest-income patients in the most unequal places. Policies reducing gene expression profiling disparities should address low-inequality areas and, in unequal places, practice settings serving low-income patients.","DOI":"10.1377/hlthaff.2014.1013","ISSN":"0278-2715, 1544-5208","note":"PMID: 25847643","journalAbbreviation":"Health Aff","language":"en","author":[{"family":"Ponce","given":"Ninez A."},{"family":"Ko","given":"Michelle"},{"family":"Liang","given":"Su-Ying"},{"family":"Armstrong","given":"Joanne"},{"family":"Toscano","given":"Michele"},{"family":"Chanfreau-Coffinier","given":"Catherine"},{"family":"Haas","given":"Jennifer S."}],"issued":{"date-parts":[["2015",4,1]]},"PMID":"25847643"}}],"schema":"https://github.com/citation-style-language/schema/raw/master/csl-citation.json"} </w:instrText>
      </w:r>
      <w:r w:rsidR="00693455" w:rsidRPr="006A16C0">
        <w:rPr>
          <w:rStyle w:val="st"/>
          <w:rFonts w:eastAsia="Times New Roman"/>
          <w:sz w:val="24"/>
          <w:szCs w:val="24"/>
        </w:rPr>
        <w:fldChar w:fldCharType="separate"/>
      </w:r>
      <w:r w:rsidR="00935A18" w:rsidRPr="00935A18">
        <w:rPr>
          <w:sz w:val="24"/>
          <w:szCs w:val="24"/>
          <w:vertAlign w:val="superscript"/>
        </w:rPr>
        <w:t>30,31</w:t>
      </w:r>
      <w:r w:rsidR="00693455" w:rsidRPr="006A16C0">
        <w:rPr>
          <w:rStyle w:val="st"/>
          <w:rFonts w:eastAsia="Times New Roman"/>
          <w:sz w:val="24"/>
          <w:szCs w:val="24"/>
        </w:rPr>
        <w:fldChar w:fldCharType="end"/>
      </w:r>
    </w:p>
    <w:p w14:paraId="4DA563EE" w14:textId="2A9738F4" w:rsidR="000549FB" w:rsidRPr="004A16BB" w:rsidRDefault="006A16C0" w:rsidP="004A16BB">
      <w:pPr>
        <w:pStyle w:val="Normal2"/>
        <w:spacing w:line="480" w:lineRule="auto"/>
        <w:ind w:firstLine="720"/>
      </w:pPr>
      <w:r>
        <w:rPr>
          <w:sz w:val="24"/>
          <w:szCs w:val="24"/>
        </w:rPr>
        <w:t xml:space="preserve">In conclusion, more widespread screening increased the share of small-sized tumors among newly diagnosed breast cancer patients.  At the same time, incremental improvements in medical care have reduced the risk of death among breast cancer patients from breast cancer itself. As patients lived longer, they also benefited from advances in other diseases, such as cardiovascular disease.  </w:t>
      </w:r>
      <w:r>
        <w:rPr>
          <w:sz w:val="24"/>
          <w:szCs w:val="24"/>
          <w:highlight w:val="yellow"/>
        </w:rPr>
        <w:t>We apply existing demographic methodologies</w:t>
      </w:r>
      <w:r>
        <w:rPr>
          <w:sz w:val="24"/>
          <w:szCs w:val="24"/>
        </w:rPr>
        <w:t xml:space="preserve"> to disentangle the precise contribution of earlier detection and advancements in breast cancer treatment on the gain in life expectancy, accounting for concurrent advancements in the treatment of other diseases.  Earlier detection contributed to more than one-quarter of the observed gain in life expectancy; advancements in breast cancer treatment contributed substantially more.  The value of screening is based on the balance of potential benefits of earlier detection and potential harms from overdiagnosis and overtreatment.  Our study provides greater clarity to the longstanding debate on the value of mammography screening by quantifying the realized benefit of earlier detection against which its potential harms can be measured.</w:t>
      </w:r>
      <w:r w:rsidR="000549FB" w:rsidRPr="006A16C0">
        <w:rPr>
          <w:b/>
          <w:sz w:val="24"/>
          <w:szCs w:val="24"/>
        </w:rPr>
        <w:br w:type="page"/>
      </w:r>
    </w:p>
    <w:p w14:paraId="5CF78B2F" w14:textId="52A207E6" w:rsidR="008D20E9" w:rsidRPr="006A16C0" w:rsidRDefault="008D20E9" w:rsidP="008048FF">
      <w:pPr>
        <w:pStyle w:val="Normal1"/>
        <w:rPr>
          <w:sz w:val="24"/>
          <w:szCs w:val="24"/>
        </w:rPr>
      </w:pPr>
      <w:r w:rsidRPr="006A16C0">
        <w:rPr>
          <w:b/>
          <w:sz w:val="24"/>
          <w:szCs w:val="24"/>
        </w:rPr>
        <w:lastRenderedPageBreak/>
        <w:t>Acknowledgements</w:t>
      </w:r>
      <w:r w:rsidRPr="006A16C0">
        <w:rPr>
          <w:sz w:val="24"/>
          <w:szCs w:val="24"/>
        </w:rPr>
        <w:t xml:space="preserve">: We thank </w:t>
      </w:r>
      <w:r w:rsidR="0031128D" w:rsidRPr="006A16C0">
        <w:rPr>
          <w:sz w:val="24"/>
          <w:szCs w:val="24"/>
        </w:rPr>
        <w:t>Jonathan Skinner</w:t>
      </w:r>
      <w:r w:rsidR="00F87AAC" w:rsidRPr="006A16C0">
        <w:rPr>
          <w:sz w:val="24"/>
          <w:szCs w:val="24"/>
        </w:rPr>
        <w:t>, Harold Sox,</w:t>
      </w:r>
      <w:r w:rsidR="00DC7947" w:rsidRPr="006A16C0">
        <w:rPr>
          <w:sz w:val="24"/>
          <w:szCs w:val="24"/>
        </w:rPr>
        <w:t xml:space="preserve"> and </w:t>
      </w:r>
      <w:r w:rsidR="00A019D8" w:rsidRPr="006A16C0">
        <w:rPr>
          <w:sz w:val="24"/>
          <w:szCs w:val="24"/>
        </w:rPr>
        <w:t>H. Gilbert Welch</w:t>
      </w:r>
      <w:r w:rsidR="00DC7947" w:rsidRPr="006A16C0">
        <w:rPr>
          <w:sz w:val="24"/>
          <w:szCs w:val="24"/>
        </w:rPr>
        <w:t xml:space="preserve"> f</w:t>
      </w:r>
      <w:r w:rsidRPr="006A16C0">
        <w:rPr>
          <w:sz w:val="24"/>
          <w:szCs w:val="24"/>
        </w:rPr>
        <w:t>or helpful comments and suggestions.</w:t>
      </w:r>
    </w:p>
    <w:p w14:paraId="1FA36F3B" w14:textId="77777777" w:rsidR="008D20E9" w:rsidRPr="006A16C0" w:rsidRDefault="008D20E9" w:rsidP="00BB4E57">
      <w:pPr>
        <w:pStyle w:val="Normal1"/>
        <w:spacing w:line="240" w:lineRule="auto"/>
        <w:rPr>
          <w:sz w:val="24"/>
          <w:szCs w:val="24"/>
        </w:rPr>
      </w:pPr>
    </w:p>
    <w:p w14:paraId="5BEEE626" w14:textId="33C5EF8D" w:rsidR="008D20E9" w:rsidRPr="006A16C0" w:rsidRDefault="008D20E9" w:rsidP="00BB4E57">
      <w:pPr>
        <w:pStyle w:val="Normal1"/>
        <w:spacing w:line="240" w:lineRule="auto"/>
        <w:rPr>
          <w:bCs/>
          <w:sz w:val="24"/>
          <w:szCs w:val="24"/>
        </w:rPr>
      </w:pPr>
      <w:r w:rsidRPr="006A16C0">
        <w:rPr>
          <w:b/>
          <w:sz w:val="24"/>
          <w:szCs w:val="24"/>
        </w:rPr>
        <w:t xml:space="preserve">Funding Statement: </w:t>
      </w:r>
      <w:r w:rsidRPr="006A16C0">
        <w:rPr>
          <w:sz w:val="24"/>
          <w:szCs w:val="24"/>
        </w:rPr>
        <w:t>Dr. Soneji was supported by the National Center For Advancing Translational Sciences grant number KL2TR001088</w:t>
      </w:r>
      <w:r w:rsidR="004A3DF9" w:rsidRPr="006A16C0">
        <w:rPr>
          <w:sz w:val="24"/>
          <w:szCs w:val="24"/>
        </w:rPr>
        <w:t xml:space="preserve"> and the American Lung Association</w:t>
      </w:r>
      <w:r w:rsidRPr="006A16C0">
        <w:rPr>
          <w:sz w:val="24"/>
          <w:szCs w:val="24"/>
        </w:rPr>
        <w:t xml:space="preserve">.  Dr. </w:t>
      </w:r>
      <w:r w:rsidRPr="006A16C0">
        <w:rPr>
          <w:bCs/>
          <w:sz w:val="24"/>
          <w:szCs w:val="24"/>
        </w:rPr>
        <w:t xml:space="preserve">Beltrán-Sánchez was supported by </w:t>
      </w:r>
      <w:r w:rsidR="00F36A7F" w:rsidRPr="006A16C0">
        <w:rPr>
          <w:bCs/>
          <w:sz w:val="24"/>
          <w:szCs w:val="24"/>
        </w:rPr>
        <w:t>the National Institute of Aging (R24HD047873 and P30AG017266)</w:t>
      </w:r>
      <w:r w:rsidRPr="006A16C0">
        <w:rPr>
          <w:bCs/>
          <w:sz w:val="24"/>
          <w:szCs w:val="24"/>
        </w:rPr>
        <w:t>.</w:t>
      </w:r>
    </w:p>
    <w:p w14:paraId="77003716" w14:textId="77777777" w:rsidR="008D20E9" w:rsidRPr="006A16C0" w:rsidRDefault="008D20E9" w:rsidP="00BB4E57">
      <w:pPr>
        <w:pStyle w:val="Normal1"/>
        <w:spacing w:line="240" w:lineRule="auto"/>
        <w:rPr>
          <w:sz w:val="24"/>
          <w:szCs w:val="24"/>
        </w:rPr>
      </w:pPr>
    </w:p>
    <w:p w14:paraId="5E4E4DC9" w14:textId="3A758BD2" w:rsidR="008D20E9" w:rsidRPr="006A16C0" w:rsidRDefault="008D20E9" w:rsidP="00BB4E57">
      <w:pPr>
        <w:pStyle w:val="Normal1"/>
        <w:spacing w:line="240" w:lineRule="auto"/>
        <w:rPr>
          <w:sz w:val="24"/>
          <w:szCs w:val="24"/>
        </w:rPr>
      </w:pPr>
      <w:r w:rsidRPr="006A16C0">
        <w:rPr>
          <w:b/>
          <w:sz w:val="24"/>
          <w:szCs w:val="24"/>
        </w:rPr>
        <w:t>Competing Interests Statement</w:t>
      </w:r>
      <w:r w:rsidRPr="006A16C0">
        <w:rPr>
          <w:sz w:val="24"/>
          <w:szCs w:val="24"/>
        </w:rPr>
        <w:t xml:space="preserve">: </w:t>
      </w:r>
      <w:r w:rsidR="003640FA">
        <w:rPr>
          <w:sz w:val="24"/>
          <w:szCs w:val="24"/>
        </w:rPr>
        <w:t>Both</w:t>
      </w:r>
      <w:r w:rsidRPr="006A16C0">
        <w:rPr>
          <w:sz w:val="24"/>
          <w:szCs w:val="24"/>
        </w:rPr>
        <w:t xml:space="preserve"> authors report no potential competing interests.</w:t>
      </w:r>
    </w:p>
    <w:p w14:paraId="7D0B0F87" w14:textId="77777777" w:rsidR="008D20E9" w:rsidRPr="006A16C0" w:rsidRDefault="008D20E9" w:rsidP="00BB4E57">
      <w:pPr>
        <w:pStyle w:val="Normal1"/>
        <w:spacing w:line="240" w:lineRule="auto"/>
        <w:rPr>
          <w:sz w:val="24"/>
          <w:szCs w:val="24"/>
        </w:rPr>
      </w:pPr>
    </w:p>
    <w:p w14:paraId="2C5FA362" w14:textId="77777777" w:rsidR="00BB4E57" w:rsidRPr="006A16C0" w:rsidRDefault="008D20E9" w:rsidP="00BB4E57">
      <w:pPr>
        <w:pStyle w:val="Normal1"/>
        <w:spacing w:line="240" w:lineRule="auto"/>
        <w:rPr>
          <w:sz w:val="24"/>
          <w:szCs w:val="24"/>
        </w:rPr>
      </w:pPr>
      <w:r w:rsidRPr="006A16C0">
        <w:rPr>
          <w:b/>
          <w:sz w:val="24"/>
          <w:szCs w:val="24"/>
        </w:rPr>
        <w:t xml:space="preserve">Contributorship Statement:  </w:t>
      </w:r>
      <w:r w:rsidRPr="006A16C0">
        <w:rPr>
          <w:sz w:val="24"/>
          <w:szCs w:val="24"/>
        </w:rPr>
        <w:t xml:space="preserve">S. Soneji and H.  </w:t>
      </w:r>
      <w:r w:rsidRPr="006A16C0">
        <w:rPr>
          <w:bCs/>
          <w:sz w:val="24"/>
          <w:szCs w:val="24"/>
        </w:rPr>
        <w:t xml:space="preserve">Beltrán-Sánchez </w:t>
      </w:r>
      <w:r w:rsidRPr="006A16C0">
        <w:rPr>
          <w:sz w:val="24"/>
          <w:szCs w:val="24"/>
        </w:rPr>
        <w:t xml:space="preserve">were involved in study design, data collection, statistical analysis, and preparation of the article.  </w:t>
      </w:r>
    </w:p>
    <w:p w14:paraId="6C0BAB75" w14:textId="77777777" w:rsidR="00BB4E57" w:rsidRPr="006A16C0" w:rsidRDefault="00BB4E57">
      <w:pPr>
        <w:rPr>
          <w:sz w:val="24"/>
          <w:szCs w:val="24"/>
        </w:rPr>
      </w:pPr>
      <w:r w:rsidRPr="006A16C0">
        <w:rPr>
          <w:sz w:val="24"/>
          <w:szCs w:val="24"/>
        </w:rPr>
        <w:br w:type="page"/>
      </w:r>
    </w:p>
    <w:p w14:paraId="16BDA4F0" w14:textId="662731C6" w:rsidR="008D20E9" w:rsidRPr="006A16C0" w:rsidRDefault="00BB4E57" w:rsidP="007C60E3">
      <w:pPr>
        <w:pStyle w:val="Normal1"/>
        <w:spacing w:line="240" w:lineRule="auto"/>
        <w:rPr>
          <w:sz w:val="24"/>
          <w:szCs w:val="24"/>
        </w:rPr>
      </w:pPr>
      <w:r w:rsidRPr="006A16C0">
        <w:rPr>
          <w:b/>
          <w:sz w:val="24"/>
          <w:szCs w:val="24"/>
        </w:rPr>
        <w:lastRenderedPageBreak/>
        <w:t>References</w:t>
      </w:r>
    </w:p>
    <w:p w14:paraId="2011D979" w14:textId="77777777" w:rsidR="00935A18" w:rsidRPr="00935A18" w:rsidRDefault="007C60E3" w:rsidP="00935A18">
      <w:pPr>
        <w:pStyle w:val="Bibliography"/>
        <w:rPr>
          <w:sz w:val="24"/>
        </w:rPr>
      </w:pPr>
      <w:r w:rsidRPr="006A16C0">
        <w:fldChar w:fldCharType="begin"/>
      </w:r>
      <w:r w:rsidR="006361E7" w:rsidRPr="006A16C0">
        <w:instrText xml:space="preserve"> ADDIN ZOTERO_BIBL {"custom":[]} CSL_BIBLIOGRAPHY </w:instrText>
      </w:r>
      <w:r w:rsidRPr="006A16C0">
        <w:fldChar w:fldCharType="separate"/>
      </w:r>
      <w:r w:rsidR="00935A18" w:rsidRPr="00935A18">
        <w:rPr>
          <w:sz w:val="24"/>
        </w:rPr>
        <w:t xml:space="preserve">1. </w:t>
      </w:r>
      <w:r w:rsidR="00935A18" w:rsidRPr="00935A18">
        <w:rPr>
          <w:sz w:val="24"/>
        </w:rPr>
        <w:tab/>
        <w:t xml:space="preserve">Berry DA, Cronin KA, Plevritis SK, et al. Effect of Screening and Adjuvant Therapy on Mortality from Breast Cancer. N Engl J Med 2005;353(17):1784–92. </w:t>
      </w:r>
    </w:p>
    <w:p w14:paraId="67D0BD16" w14:textId="77777777" w:rsidR="00935A18" w:rsidRPr="00935A18" w:rsidRDefault="00935A18" w:rsidP="00935A18">
      <w:pPr>
        <w:pStyle w:val="Bibliography"/>
        <w:rPr>
          <w:sz w:val="24"/>
        </w:rPr>
      </w:pPr>
      <w:r w:rsidRPr="00935A18">
        <w:rPr>
          <w:sz w:val="24"/>
        </w:rPr>
        <w:t xml:space="preserve">2. </w:t>
      </w:r>
      <w:r w:rsidRPr="00935A18">
        <w:rPr>
          <w:sz w:val="24"/>
        </w:rPr>
        <w:tab/>
        <w:t xml:space="preserve">Nelson HD, Tyne K, Naik A, Bougatsos C, Chan BK, Humphrey L. Screening for Breast Cancer: An Update for the U.S. Preventive Services Task Force. Ann Intern Med 2009;151(10):727–37. </w:t>
      </w:r>
    </w:p>
    <w:p w14:paraId="4DF2F5CB" w14:textId="77777777" w:rsidR="00935A18" w:rsidRPr="00935A18" w:rsidRDefault="00935A18" w:rsidP="00935A18">
      <w:pPr>
        <w:pStyle w:val="Bibliography"/>
        <w:rPr>
          <w:sz w:val="24"/>
        </w:rPr>
      </w:pPr>
      <w:r w:rsidRPr="00935A18">
        <w:rPr>
          <w:sz w:val="24"/>
        </w:rPr>
        <w:t xml:space="preserve">3. </w:t>
      </w:r>
      <w:r w:rsidRPr="00935A18">
        <w:rPr>
          <w:sz w:val="24"/>
        </w:rPr>
        <w:tab/>
        <w:t xml:space="preserve">Kopans DB. The 2009 U.S. Preventive Services Task Force Guidelines Ignore Important Scientific Evidence and Should Be Revised or Withdrawn. Radiology 2010;256(1):15–20. </w:t>
      </w:r>
    </w:p>
    <w:p w14:paraId="7CCC4FCC" w14:textId="77777777" w:rsidR="00935A18" w:rsidRPr="00935A18" w:rsidRDefault="00935A18" w:rsidP="00935A18">
      <w:pPr>
        <w:pStyle w:val="Bibliography"/>
        <w:rPr>
          <w:sz w:val="24"/>
        </w:rPr>
      </w:pPr>
      <w:r w:rsidRPr="00935A18">
        <w:rPr>
          <w:sz w:val="24"/>
        </w:rPr>
        <w:t xml:space="preserve">4. </w:t>
      </w:r>
      <w:r w:rsidRPr="00935A18">
        <w:rPr>
          <w:sz w:val="24"/>
        </w:rPr>
        <w:tab/>
        <w:t xml:space="preserve">Petitti DB, Calonge N, LeFevre ML, Melnyk BM, Wilt TJ, Schwartz JS. Breast Cancer Screening: From Science to Recommendation. Radiology 2010;256(1):8–14. </w:t>
      </w:r>
    </w:p>
    <w:p w14:paraId="451E4A42" w14:textId="77777777" w:rsidR="00935A18" w:rsidRPr="00935A18" w:rsidRDefault="00935A18" w:rsidP="00935A18">
      <w:pPr>
        <w:pStyle w:val="Bibliography"/>
        <w:rPr>
          <w:sz w:val="24"/>
        </w:rPr>
      </w:pPr>
      <w:r w:rsidRPr="00935A18">
        <w:rPr>
          <w:sz w:val="24"/>
        </w:rPr>
        <w:t xml:space="preserve">5. </w:t>
      </w:r>
      <w:r w:rsidRPr="00935A18">
        <w:rPr>
          <w:sz w:val="24"/>
        </w:rPr>
        <w:tab/>
        <w:t xml:space="preserve">Gotzsche PC M. D., Heath I, Visco F. Mammography Screening: Truth, Lies and Controversy. 1 edition. London ; New York: Radcliffe Medical PR; 2012. </w:t>
      </w:r>
    </w:p>
    <w:p w14:paraId="36139746" w14:textId="77777777" w:rsidR="00935A18" w:rsidRPr="00935A18" w:rsidRDefault="00935A18" w:rsidP="00935A18">
      <w:pPr>
        <w:pStyle w:val="Bibliography"/>
        <w:rPr>
          <w:sz w:val="24"/>
        </w:rPr>
      </w:pPr>
      <w:r w:rsidRPr="00935A18">
        <w:rPr>
          <w:sz w:val="24"/>
        </w:rPr>
        <w:t xml:space="preserve">6. </w:t>
      </w:r>
      <w:r w:rsidRPr="00935A18">
        <w:rPr>
          <w:sz w:val="24"/>
        </w:rPr>
        <w:tab/>
        <w:t xml:space="preserve">Berry D. Breast cancer screening: Controversy of impact. Breast 2013;22(0 2):S73–6. </w:t>
      </w:r>
    </w:p>
    <w:p w14:paraId="289F3558" w14:textId="77777777" w:rsidR="00935A18" w:rsidRPr="00935A18" w:rsidRDefault="00935A18" w:rsidP="00935A18">
      <w:pPr>
        <w:pStyle w:val="Bibliography"/>
        <w:rPr>
          <w:sz w:val="24"/>
        </w:rPr>
      </w:pPr>
      <w:r w:rsidRPr="00935A18">
        <w:rPr>
          <w:sz w:val="24"/>
        </w:rPr>
        <w:t xml:space="preserve">7. </w:t>
      </w:r>
      <w:r w:rsidRPr="00935A18">
        <w:rPr>
          <w:sz w:val="24"/>
        </w:rPr>
        <w:tab/>
        <w:t xml:space="preserve">Miller AB, Wall C, Baines CJ, Sun P, To T, Narod SA. Twenty five year follow-up for breast cancer incidence and mortality of the Canadian National Breast Screening Study: randomised screening trial. BMJ 2014;348:g366. </w:t>
      </w:r>
    </w:p>
    <w:p w14:paraId="7ECE2D6F" w14:textId="77777777" w:rsidR="00935A18" w:rsidRPr="00935A18" w:rsidRDefault="00935A18" w:rsidP="00935A18">
      <w:pPr>
        <w:pStyle w:val="Bibliography"/>
        <w:rPr>
          <w:sz w:val="24"/>
        </w:rPr>
      </w:pPr>
      <w:r w:rsidRPr="00935A18">
        <w:rPr>
          <w:sz w:val="24"/>
        </w:rPr>
        <w:t xml:space="preserve">8. </w:t>
      </w:r>
      <w:r w:rsidRPr="00935A18">
        <w:rPr>
          <w:sz w:val="24"/>
        </w:rPr>
        <w:tab/>
        <w:t xml:space="preserve">Harding C, Pompei F, Burmistrov D, Welch H, Abebe R, Wilson R. Breast cancer screening, incidence, and mortality across US counties. JAMA Intern Med 2015;175(9):1483–9. </w:t>
      </w:r>
    </w:p>
    <w:p w14:paraId="46B1EB91" w14:textId="77777777" w:rsidR="00935A18" w:rsidRPr="00935A18" w:rsidRDefault="00935A18" w:rsidP="00935A18">
      <w:pPr>
        <w:pStyle w:val="Bibliography"/>
        <w:rPr>
          <w:sz w:val="24"/>
        </w:rPr>
      </w:pPr>
      <w:r w:rsidRPr="00935A18">
        <w:rPr>
          <w:sz w:val="24"/>
        </w:rPr>
        <w:t xml:space="preserve">9. </w:t>
      </w:r>
      <w:r w:rsidRPr="00935A18">
        <w:rPr>
          <w:sz w:val="24"/>
        </w:rPr>
        <w:tab/>
        <w:t xml:space="preserve">Myers ER, Moorman P, Gierisch JM, et al. Benefits and harms of breast cancer screening: A systematic review. JAMA 2015;314(15):1615–34. </w:t>
      </w:r>
    </w:p>
    <w:p w14:paraId="32A6F76A" w14:textId="77777777" w:rsidR="00935A18" w:rsidRPr="00935A18" w:rsidRDefault="00935A18" w:rsidP="00935A18">
      <w:pPr>
        <w:pStyle w:val="Bibliography"/>
        <w:rPr>
          <w:sz w:val="24"/>
        </w:rPr>
      </w:pPr>
      <w:r w:rsidRPr="00935A18">
        <w:rPr>
          <w:sz w:val="24"/>
        </w:rPr>
        <w:t xml:space="preserve">10. </w:t>
      </w:r>
      <w:r w:rsidRPr="00935A18">
        <w:rPr>
          <w:sz w:val="24"/>
        </w:rPr>
        <w:tab/>
        <w:t xml:space="preserve">Sun E, Jena AB, Lakdawalla D, Reyes C, Philipson TJ, Goldman D. The Contributions of Improved Therapy and Earlier Detection to Cancer Survival Gains, 1988-2000. Forum Health Econ Policy 2010;13(2). </w:t>
      </w:r>
    </w:p>
    <w:p w14:paraId="4A6E59E6" w14:textId="77777777" w:rsidR="00935A18" w:rsidRPr="00935A18" w:rsidRDefault="00935A18" w:rsidP="00935A18">
      <w:pPr>
        <w:pStyle w:val="Bibliography"/>
        <w:rPr>
          <w:sz w:val="24"/>
        </w:rPr>
      </w:pPr>
      <w:r w:rsidRPr="00935A18">
        <w:rPr>
          <w:sz w:val="24"/>
        </w:rPr>
        <w:t xml:space="preserve">11. </w:t>
      </w:r>
      <w:r w:rsidRPr="00935A18">
        <w:rPr>
          <w:sz w:val="24"/>
        </w:rPr>
        <w:tab/>
        <w:t xml:space="preserve">Helvie MA. Digital Mammography Imaging: Breast Tomosynthesis and Advanced Applications. Radiol Clin North Am 2010;48(5):917–29. </w:t>
      </w:r>
    </w:p>
    <w:p w14:paraId="067BB5D5" w14:textId="77777777" w:rsidR="00935A18" w:rsidRPr="00935A18" w:rsidRDefault="00935A18" w:rsidP="00935A18">
      <w:pPr>
        <w:pStyle w:val="Bibliography"/>
        <w:rPr>
          <w:sz w:val="24"/>
        </w:rPr>
      </w:pPr>
      <w:r w:rsidRPr="00935A18">
        <w:rPr>
          <w:sz w:val="24"/>
        </w:rPr>
        <w:t xml:space="preserve">12. </w:t>
      </w:r>
      <w:r w:rsidRPr="00935A18">
        <w:rPr>
          <w:sz w:val="24"/>
        </w:rPr>
        <w:tab/>
        <w:t xml:space="preserve">Consensus statement: treatment of early-stage breast cancer. National Institutes of Health Consensus Development Panel. J Natl Cancer Inst Monogr 1992;(11):1–5. </w:t>
      </w:r>
    </w:p>
    <w:p w14:paraId="52FB67B9" w14:textId="77777777" w:rsidR="00935A18" w:rsidRPr="00935A18" w:rsidRDefault="00935A18" w:rsidP="00935A18">
      <w:pPr>
        <w:pStyle w:val="Bibliography"/>
        <w:rPr>
          <w:sz w:val="24"/>
        </w:rPr>
      </w:pPr>
      <w:r w:rsidRPr="00935A18">
        <w:rPr>
          <w:sz w:val="24"/>
        </w:rPr>
        <w:t xml:space="preserve">13. </w:t>
      </w:r>
      <w:r w:rsidRPr="00935A18">
        <w:rPr>
          <w:sz w:val="24"/>
        </w:rPr>
        <w:tab/>
        <w:t xml:space="preserve">Fisher B, Costantino JP, Wickerham DL, et al. Tamoxifen for Prevention of Breast Cancer: Report of the National Surgical Adjuvant Breast and Bowel Project P-1 Study. J Natl Cancer Inst 1998;90(18):1371–88. </w:t>
      </w:r>
    </w:p>
    <w:p w14:paraId="11C6F8A8" w14:textId="77777777" w:rsidR="00935A18" w:rsidRPr="00935A18" w:rsidRDefault="00935A18" w:rsidP="00935A18">
      <w:pPr>
        <w:pStyle w:val="Bibliography"/>
        <w:rPr>
          <w:sz w:val="24"/>
        </w:rPr>
      </w:pPr>
      <w:r w:rsidRPr="00935A18">
        <w:rPr>
          <w:sz w:val="24"/>
        </w:rPr>
        <w:lastRenderedPageBreak/>
        <w:t xml:space="preserve">14. </w:t>
      </w:r>
      <w:r w:rsidRPr="00935A18">
        <w:rPr>
          <w:sz w:val="24"/>
        </w:rPr>
        <w:tab/>
        <w:t xml:space="preserve">Kitagawa EM. Components of a Difference Between Two Rates*. J Am Stat Assoc 1955;50(272):1168–94. </w:t>
      </w:r>
    </w:p>
    <w:p w14:paraId="193DED58" w14:textId="77777777" w:rsidR="00935A18" w:rsidRPr="00935A18" w:rsidRDefault="00935A18" w:rsidP="00935A18">
      <w:pPr>
        <w:pStyle w:val="Bibliography"/>
        <w:rPr>
          <w:sz w:val="24"/>
        </w:rPr>
      </w:pPr>
      <w:r w:rsidRPr="00935A18">
        <w:rPr>
          <w:sz w:val="24"/>
        </w:rPr>
        <w:t xml:space="preserve">15. </w:t>
      </w:r>
      <w:r w:rsidRPr="00935A18">
        <w:rPr>
          <w:sz w:val="24"/>
        </w:rPr>
        <w:tab/>
        <w:t xml:space="preserve">Beltrán-Sánchez H, Preston SH, Canudas-Romo V. An integrated approach to cause-of-death analysis: cause-deleted life tables and decompositions of life expectancy. Demogr Res 2008;19:1323–50. </w:t>
      </w:r>
    </w:p>
    <w:p w14:paraId="77C7182A" w14:textId="77777777" w:rsidR="00935A18" w:rsidRPr="00935A18" w:rsidRDefault="00935A18" w:rsidP="00935A18">
      <w:pPr>
        <w:pStyle w:val="Bibliography"/>
        <w:rPr>
          <w:sz w:val="24"/>
        </w:rPr>
      </w:pPr>
      <w:r w:rsidRPr="00935A18">
        <w:rPr>
          <w:sz w:val="24"/>
        </w:rPr>
        <w:t xml:space="preserve">16. </w:t>
      </w:r>
      <w:r w:rsidRPr="00935A18">
        <w:rPr>
          <w:sz w:val="24"/>
        </w:rPr>
        <w:tab/>
        <w:t xml:space="preserve">Chu KC, Miller BA, Feuer EJ, Hankey BF. A method for partitioning cancer mortality trends by factors associated with diagnosis: an application to female breast cancer. J Clin Epidemiol 1994;47(12):1451–61. </w:t>
      </w:r>
    </w:p>
    <w:p w14:paraId="2BF7033D" w14:textId="77777777" w:rsidR="00935A18" w:rsidRPr="00935A18" w:rsidRDefault="00935A18" w:rsidP="00935A18">
      <w:pPr>
        <w:pStyle w:val="Bibliography"/>
        <w:rPr>
          <w:sz w:val="24"/>
        </w:rPr>
      </w:pPr>
      <w:r w:rsidRPr="00935A18">
        <w:rPr>
          <w:sz w:val="24"/>
        </w:rPr>
        <w:t xml:space="preserve">17. </w:t>
      </w:r>
      <w:r w:rsidRPr="00935A18">
        <w:rPr>
          <w:sz w:val="24"/>
        </w:rPr>
        <w:tab/>
        <w:t xml:space="preserve">Chu KC, Tarone RE, Freeman HP. Trends in prostate cancer mortality among black men and white men in the United States. Cancer 2003;97(6):1507–16. </w:t>
      </w:r>
    </w:p>
    <w:p w14:paraId="3E43F7ED" w14:textId="77777777" w:rsidR="00935A18" w:rsidRPr="00935A18" w:rsidRDefault="00935A18" w:rsidP="00935A18">
      <w:pPr>
        <w:pStyle w:val="Bibliography"/>
        <w:rPr>
          <w:sz w:val="24"/>
        </w:rPr>
      </w:pPr>
      <w:r w:rsidRPr="00935A18">
        <w:rPr>
          <w:sz w:val="24"/>
        </w:rPr>
        <w:t xml:space="preserve">18. </w:t>
      </w:r>
      <w:r w:rsidRPr="00935A18">
        <w:rPr>
          <w:sz w:val="24"/>
        </w:rPr>
        <w:tab/>
        <w:t xml:space="preserve">Zackrisson S, Andersson I, Janzon L, Manjer J, Garne JP. Rate of over-diagnosis of breast cancer 15 years after end of Malmö mammographic screening trial: follow-up study. BMJ 2006;332(7543):689–92. </w:t>
      </w:r>
    </w:p>
    <w:p w14:paraId="508B24D9" w14:textId="77777777" w:rsidR="00935A18" w:rsidRPr="00935A18" w:rsidRDefault="00935A18" w:rsidP="00935A18">
      <w:pPr>
        <w:pStyle w:val="Bibliography"/>
        <w:rPr>
          <w:sz w:val="24"/>
        </w:rPr>
      </w:pPr>
      <w:r w:rsidRPr="00935A18">
        <w:rPr>
          <w:sz w:val="24"/>
        </w:rPr>
        <w:t xml:space="preserve">19. </w:t>
      </w:r>
      <w:r w:rsidRPr="00935A18">
        <w:rPr>
          <w:sz w:val="24"/>
        </w:rPr>
        <w:tab/>
        <w:t xml:space="preserve">Yen M-F, Tabár L, Vitak B, Smith RA, Chen H-H, Duffy SW. Quantifying the potential problem of overdiagnosis of ductal carcinoma in situ in breast cancer screening. Eur J Cancer Oxf Engl 1990 2003;39(12):1746–54. </w:t>
      </w:r>
    </w:p>
    <w:p w14:paraId="05118C4D" w14:textId="77777777" w:rsidR="00935A18" w:rsidRPr="00935A18" w:rsidRDefault="00935A18" w:rsidP="00935A18">
      <w:pPr>
        <w:pStyle w:val="Bibliography"/>
        <w:rPr>
          <w:sz w:val="24"/>
        </w:rPr>
      </w:pPr>
      <w:r w:rsidRPr="00935A18">
        <w:rPr>
          <w:sz w:val="24"/>
        </w:rPr>
        <w:t xml:space="preserve">20. </w:t>
      </w:r>
      <w:r w:rsidRPr="00935A18">
        <w:rPr>
          <w:sz w:val="24"/>
        </w:rPr>
        <w:tab/>
        <w:t xml:space="preserve">Jørgensen KJ, Gøtzsche PC. Overdiagnosis in publicly organised mammography screening programmes: systematic review of incidence trends. BMJ 2009;339:b2587. </w:t>
      </w:r>
    </w:p>
    <w:p w14:paraId="0D4015EE" w14:textId="77777777" w:rsidR="00935A18" w:rsidRPr="00935A18" w:rsidRDefault="00935A18" w:rsidP="00935A18">
      <w:pPr>
        <w:pStyle w:val="Bibliography"/>
        <w:rPr>
          <w:sz w:val="24"/>
        </w:rPr>
      </w:pPr>
      <w:r w:rsidRPr="00935A18">
        <w:rPr>
          <w:sz w:val="24"/>
        </w:rPr>
        <w:t xml:space="preserve">21. </w:t>
      </w:r>
      <w:r w:rsidRPr="00935A18">
        <w:rPr>
          <w:sz w:val="24"/>
        </w:rPr>
        <w:tab/>
        <w:t xml:space="preserve">Welch HG, Black WC. Overdiagnosis in Cancer. J Natl Cancer Inst 2010;102(9):605–13. </w:t>
      </w:r>
    </w:p>
    <w:p w14:paraId="6E960886" w14:textId="77777777" w:rsidR="00935A18" w:rsidRPr="00935A18" w:rsidRDefault="00935A18" w:rsidP="00935A18">
      <w:pPr>
        <w:pStyle w:val="Bibliography"/>
        <w:rPr>
          <w:sz w:val="24"/>
        </w:rPr>
      </w:pPr>
      <w:r w:rsidRPr="00935A18">
        <w:rPr>
          <w:sz w:val="24"/>
        </w:rPr>
        <w:t xml:space="preserve">22. </w:t>
      </w:r>
      <w:r w:rsidRPr="00935A18">
        <w:rPr>
          <w:sz w:val="24"/>
        </w:rPr>
        <w:tab/>
        <w:t xml:space="preserve">Kalager M, Zelen M, Langmark F, Adami H-O. Effect of screening mammography on breast-cancer mortality in Norway. N Engl J Med 2010;363(13):1203–10. </w:t>
      </w:r>
    </w:p>
    <w:p w14:paraId="0CD1FE4F" w14:textId="77777777" w:rsidR="00935A18" w:rsidRPr="00935A18" w:rsidRDefault="00935A18" w:rsidP="00935A18">
      <w:pPr>
        <w:pStyle w:val="Bibliography"/>
        <w:rPr>
          <w:sz w:val="24"/>
        </w:rPr>
      </w:pPr>
      <w:r w:rsidRPr="00935A18">
        <w:rPr>
          <w:sz w:val="24"/>
        </w:rPr>
        <w:t xml:space="preserve">23. </w:t>
      </w:r>
      <w:r w:rsidRPr="00935A18">
        <w:rPr>
          <w:sz w:val="24"/>
        </w:rPr>
        <w:tab/>
        <w:t xml:space="preserve">Etzioni R, Xia J, Hubbard R, Weiss NS, Gulati R. A Reality Check for Overdiagnosis Estimates Associated With Breast Cancer Screening. J Natl Cancer Inst 2014;106(12):dju315. </w:t>
      </w:r>
    </w:p>
    <w:p w14:paraId="6F15D977" w14:textId="77777777" w:rsidR="00935A18" w:rsidRPr="00935A18" w:rsidRDefault="00935A18" w:rsidP="00935A18">
      <w:pPr>
        <w:pStyle w:val="Bibliography"/>
        <w:rPr>
          <w:sz w:val="24"/>
        </w:rPr>
      </w:pPr>
      <w:r w:rsidRPr="00935A18">
        <w:rPr>
          <w:sz w:val="24"/>
        </w:rPr>
        <w:t xml:space="preserve">24. </w:t>
      </w:r>
      <w:r w:rsidRPr="00935A18">
        <w:rPr>
          <w:sz w:val="24"/>
        </w:rPr>
        <w:tab/>
        <w:t>Cancer Intervention and Surveillance Modeling Network (CISNET) Collaborators. Breast Cancer Model Profiles [Internet]. 2015. Available from: http://cisnet.cancer.gov/breast/profiles.html</w:t>
      </w:r>
    </w:p>
    <w:p w14:paraId="34448FFC" w14:textId="77777777" w:rsidR="00935A18" w:rsidRPr="00935A18" w:rsidRDefault="00935A18" w:rsidP="00935A18">
      <w:pPr>
        <w:pStyle w:val="Bibliography"/>
        <w:rPr>
          <w:sz w:val="24"/>
        </w:rPr>
      </w:pPr>
      <w:r w:rsidRPr="00935A18">
        <w:rPr>
          <w:sz w:val="24"/>
        </w:rPr>
        <w:t xml:space="preserve">25. </w:t>
      </w:r>
      <w:r w:rsidRPr="00935A18">
        <w:rPr>
          <w:sz w:val="24"/>
        </w:rPr>
        <w:tab/>
        <w:t xml:space="preserve">Gøtzsche PC, Olsen O. Is screening for breast cancer with mammography justifiable? Lancet 2000;355(9198):129–34. </w:t>
      </w:r>
    </w:p>
    <w:p w14:paraId="455483CC" w14:textId="77777777" w:rsidR="00935A18" w:rsidRPr="00935A18" w:rsidRDefault="00935A18" w:rsidP="00935A18">
      <w:pPr>
        <w:pStyle w:val="Bibliography"/>
        <w:rPr>
          <w:sz w:val="24"/>
        </w:rPr>
      </w:pPr>
      <w:r w:rsidRPr="00935A18">
        <w:rPr>
          <w:sz w:val="24"/>
        </w:rPr>
        <w:t xml:space="preserve">26. </w:t>
      </w:r>
      <w:r w:rsidRPr="00935A18">
        <w:rPr>
          <w:sz w:val="24"/>
        </w:rPr>
        <w:tab/>
        <w:t xml:space="preserve">Hunink MM, Goldman L, Tosteson AA, et al. The recent decline in mortality from coronary heart disease, 1980-1990: The effect of secular trends in risk factors and treatment. JAMA 1997;277(7):535–42. </w:t>
      </w:r>
    </w:p>
    <w:p w14:paraId="56510D5D" w14:textId="77777777" w:rsidR="00935A18" w:rsidRPr="00935A18" w:rsidRDefault="00935A18" w:rsidP="00935A18">
      <w:pPr>
        <w:pStyle w:val="Bibliography"/>
        <w:rPr>
          <w:sz w:val="24"/>
        </w:rPr>
      </w:pPr>
      <w:r w:rsidRPr="00935A18">
        <w:rPr>
          <w:sz w:val="24"/>
        </w:rPr>
        <w:lastRenderedPageBreak/>
        <w:t xml:space="preserve">27. </w:t>
      </w:r>
      <w:r w:rsidRPr="00935A18">
        <w:rPr>
          <w:sz w:val="24"/>
        </w:rPr>
        <w:tab/>
        <w:t xml:space="preserve">Weisfeldt ML, Zieman SJ. Advances In The Prevention And Treatment Of Cardiovascular Disease. Health Aff (Millwood) 2007;26(1):25–37. </w:t>
      </w:r>
    </w:p>
    <w:p w14:paraId="7E7A83F8" w14:textId="77777777" w:rsidR="00935A18" w:rsidRPr="00935A18" w:rsidRDefault="00935A18" w:rsidP="00935A18">
      <w:pPr>
        <w:pStyle w:val="Bibliography"/>
        <w:rPr>
          <w:sz w:val="24"/>
        </w:rPr>
      </w:pPr>
      <w:r w:rsidRPr="00935A18">
        <w:rPr>
          <w:sz w:val="24"/>
        </w:rPr>
        <w:t xml:space="preserve">28. </w:t>
      </w:r>
      <w:r w:rsidRPr="00935A18">
        <w:rPr>
          <w:sz w:val="24"/>
        </w:rPr>
        <w:tab/>
        <w:t xml:space="preserve">Schairer C, Mink PJ, Carroll L, Devesa SS. Probabilities of Death From Breast Cancer and Other Causes Among Female Breast Cancer Patients. J Natl Cancer Inst 2004;96(17):1311–21. </w:t>
      </w:r>
    </w:p>
    <w:p w14:paraId="3D25C378" w14:textId="77777777" w:rsidR="00935A18" w:rsidRPr="00935A18" w:rsidRDefault="00935A18" w:rsidP="00935A18">
      <w:pPr>
        <w:pStyle w:val="Bibliography"/>
        <w:rPr>
          <w:sz w:val="24"/>
        </w:rPr>
      </w:pPr>
      <w:r w:rsidRPr="00935A18">
        <w:rPr>
          <w:sz w:val="24"/>
        </w:rPr>
        <w:t xml:space="preserve">29. </w:t>
      </w:r>
      <w:r w:rsidRPr="00935A18">
        <w:rPr>
          <w:sz w:val="24"/>
        </w:rPr>
        <w:tab/>
        <w:t xml:space="preserve">Bonadonna G, Brusamolino E, Valagussa P, et al. Combination Chemotherapy as an Adjuvant Treatment in Operable Breast Cancer. N Engl J Med 1976;294(8):405–10. </w:t>
      </w:r>
    </w:p>
    <w:p w14:paraId="6CC8AE87" w14:textId="77777777" w:rsidR="00935A18" w:rsidRPr="00935A18" w:rsidRDefault="00935A18" w:rsidP="00935A18">
      <w:pPr>
        <w:pStyle w:val="Bibliography"/>
        <w:rPr>
          <w:sz w:val="24"/>
        </w:rPr>
      </w:pPr>
      <w:r w:rsidRPr="00935A18">
        <w:rPr>
          <w:sz w:val="24"/>
        </w:rPr>
        <w:t xml:space="preserve">30. </w:t>
      </w:r>
      <w:r w:rsidRPr="00935A18">
        <w:rPr>
          <w:sz w:val="24"/>
        </w:rPr>
        <w:tab/>
        <w:t xml:space="preserve">Cutler DM, McClellan M. Is Technological Change In Medicine Worth It? Health Aff (Millwood) 2001;20(5):11–29. </w:t>
      </w:r>
    </w:p>
    <w:p w14:paraId="69DC6C5F" w14:textId="77777777" w:rsidR="00935A18" w:rsidRPr="00935A18" w:rsidRDefault="00935A18" w:rsidP="00935A18">
      <w:pPr>
        <w:pStyle w:val="Bibliography"/>
        <w:rPr>
          <w:sz w:val="24"/>
        </w:rPr>
      </w:pPr>
      <w:r w:rsidRPr="00935A18">
        <w:rPr>
          <w:sz w:val="24"/>
        </w:rPr>
        <w:t xml:space="preserve">31. </w:t>
      </w:r>
      <w:r w:rsidRPr="00935A18">
        <w:rPr>
          <w:sz w:val="24"/>
        </w:rPr>
        <w:tab/>
        <w:t xml:space="preserve">Ponce NA, Ko M, Liang S-Y, et al. Early Diffusion Of Gene Expression Profiling In Breast Cancer Patients Associated With Areas Of High Income Inequality. Health Aff (Millwood) 2015;34(4):609–15. </w:t>
      </w:r>
    </w:p>
    <w:p w14:paraId="7822148D" w14:textId="09CC8540" w:rsidR="00BB4E57" w:rsidRPr="006A16C0" w:rsidRDefault="007C60E3" w:rsidP="007C60E3">
      <w:pPr>
        <w:spacing w:line="240" w:lineRule="auto"/>
        <w:rPr>
          <w:sz w:val="24"/>
          <w:szCs w:val="24"/>
        </w:rPr>
      </w:pPr>
      <w:r w:rsidRPr="006A16C0">
        <w:rPr>
          <w:sz w:val="24"/>
          <w:szCs w:val="24"/>
        </w:rPr>
        <w:fldChar w:fldCharType="end"/>
      </w:r>
      <w:r w:rsidR="00BB4E57" w:rsidRPr="006A16C0">
        <w:rPr>
          <w:sz w:val="24"/>
          <w:szCs w:val="24"/>
        </w:rPr>
        <w:br w:type="page"/>
      </w:r>
    </w:p>
    <w:p w14:paraId="4E7B6D38" w14:textId="77777777" w:rsidR="00226350" w:rsidRPr="006A16C0" w:rsidRDefault="00BB4E57" w:rsidP="008D20E9">
      <w:pPr>
        <w:pStyle w:val="Normal1"/>
        <w:spacing w:line="480" w:lineRule="auto"/>
        <w:rPr>
          <w:b/>
          <w:sz w:val="24"/>
          <w:szCs w:val="24"/>
        </w:rPr>
      </w:pPr>
      <w:r w:rsidRPr="006A16C0">
        <w:rPr>
          <w:b/>
          <w:sz w:val="24"/>
          <w:szCs w:val="24"/>
        </w:rPr>
        <w:lastRenderedPageBreak/>
        <w:t>Figure Title</w:t>
      </w:r>
      <w:r w:rsidR="00EB106E" w:rsidRPr="006A16C0">
        <w:rPr>
          <w:b/>
          <w:sz w:val="24"/>
          <w:szCs w:val="24"/>
        </w:rPr>
        <w:t>s</w:t>
      </w:r>
      <w:r w:rsidRPr="006A16C0">
        <w:rPr>
          <w:b/>
          <w:sz w:val="24"/>
          <w:szCs w:val="24"/>
        </w:rPr>
        <w:t xml:space="preserve"> and Legend</w:t>
      </w:r>
      <w:r w:rsidR="00EB106E" w:rsidRPr="006A16C0">
        <w:rPr>
          <w:b/>
          <w:sz w:val="24"/>
          <w:szCs w:val="24"/>
        </w:rPr>
        <w:t>s</w:t>
      </w:r>
    </w:p>
    <w:p w14:paraId="5C657A44" w14:textId="39C507DF" w:rsidR="008C1C53" w:rsidRPr="00253B11" w:rsidRDefault="008C1C53" w:rsidP="00863353">
      <w:pPr>
        <w:pStyle w:val="Normal1"/>
        <w:spacing w:line="240" w:lineRule="auto"/>
        <w:rPr>
          <w:sz w:val="24"/>
          <w:szCs w:val="24"/>
          <w:highlight w:val="yellow"/>
        </w:rPr>
      </w:pPr>
      <w:r w:rsidRPr="00253B11">
        <w:rPr>
          <w:sz w:val="24"/>
          <w:szCs w:val="24"/>
          <w:highlight w:val="yellow"/>
        </w:rPr>
        <w:t xml:space="preserve">Figure 1.  </w:t>
      </w:r>
      <w:r w:rsidR="00E81F38" w:rsidRPr="00253B11">
        <w:rPr>
          <w:sz w:val="24"/>
          <w:szCs w:val="24"/>
          <w:highlight w:val="yellow"/>
        </w:rPr>
        <w:t>Overview of Analytic Method</w:t>
      </w:r>
    </w:p>
    <w:p w14:paraId="3A1443E8" w14:textId="77777777" w:rsidR="008C1C53" w:rsidRPr="00253B11" w:rsidRDefault="008C1C53" w:rsidP="00863353">
      <w:pPr>
        <w:pStyle w:val="Normal1"/>
        <w:spacing w:line="240" w:lineRule="auto"/>
        <w:rPr>
          <w:sz w:val="24"/>
          <w:szCs w:val="24"/>
          <w:highlight w:val="yellow"/>
        </w:rPr>
      </w:pPr>
    </w:p>
    <w:p w14:paraId="629E2410" w14:textId="63FBCAD8" w:rsidR="00F27BF9" w:rsidRDefault="00E81F38" w:rsidP="00863353">
      <w:pPr>
        <w:pStyle w:val="Normal1"/>
        <w:spacing w:line="240" w:lineRule="auto"/>
        <w:rPr>
          <w:sz w:val="24"/>
          <w:szCs w:val="24"/>
        </w:rPr>
      </w:pPr>
      <w:r w:rsidRPr="00253B11">
        <w:rPr>
          <w:sz w:val="24"/>
          <w:szCs w:val="24"/>
          <w:highlight w:val="yellow"/>
        </w:rPr>
        <w:t xml:space="preserve">Incidence-based case fatality rates (all-cause, breast cancer, and all other causes) and the annual share of incident breast cancer </w:t>
      </w:r>
      <w:r w:rsidR="00F27BF9" w:rsidRPr="00253B11">
        <w:rPr>
          <w:sz w:val="24"/>
          <w:szCs w:val="24"/>
          <w:highlight w:val="yellow"/>
        </w:rPr>
        <w:t xml:space="preserve">by tumor size serve as inputs to </w:t>
      </w:r>
      <w:r w:rsidR="00253B11" w:rsidRPr="00253B11">
        <w:rPr>
          <w:sz w:val="24"/>
          <w:szCs w:val="24"/>
          <w:highlight w:val="yellow"/>
        </w:rPr>
        <w:t>the demographic-based methods that estimate the constituent components of the gain in life expectancy: contribution from change in tumor-size share (earlier detection), contribution from changes in case fatality rates from breast cancer (advancements in breast cancer treatment), and contribution from changes in case fatality rates from other causes (advancements in treatment of other diseases).</w:t>
      </w:r>
    </w:p>
    <w:p w14:paraId="41B8F1F2" w14:textId="77777777" w:rsidR="00F27BF9" w:rsidRPr="006A16C0" w:rsidRDefault="00F27BF9" w:rsidP="00863353">
      <w:pPr>
        <w:pStyle w:val="Normal1"/>
        <w:spacing w:line="240" w:lineRule="auto"/>
        <w:rPr>
          <w:color w:val="auto"/>
          <w:sz w:val="24"/>
          <w:szCs w:val="24"/>
        </w:rPr>
      </w:pPr>
    </w:p>
    <w:p w14:paraId="7019CAE4" w14:textId="057CA42F" w:rsidR="00BB4E57" w:rsidRPr="006A16C0" w:rsidRDefault="00BB4E57" w:rsidP="00863353">
      <w:pPr>
        <w:pStyle w:val="Normal1"/>
        <w:spacing w:line="240" w:lineRule="auto"/>
        <w:rPr>
          <w:sz w:val="24"/>
          <w:szCs w:val="24"/>
        </w:rPr>
      </w:pPr>
      <w:r w:rsidRPr="006A16C0">
        <w:rPr>
          <w:sz w:val="24"/>
          <w:szCs w:val="24"/>
        </w:rPr>
        <w:t xml:space="preserve">Figure </w:t>
      </w:r>
      <w:r w:rsidR="00E14B49" w:rsidRPr="006A16C0">
        <w:rPr>
          <w:sz w:val="24"/>
          <w:szCs w:val="24"/>
        </w:rPr>
        <w:t>2</w:t>
      </w:r>
      <w:r w:rsidRPr="006A16C0">
        <w:rPr>
          <w:sz w:val="24"/>
          <w:szCs w:val="24"/>
        </w:rPr>
        <w:t xml:space="preserve">. </w:t>
      </w:r>
      <w:r w:rsidR="00863353" w:rsidRPr="006A16C0">
        <w:rPr>
          <w:sz w:val="24"/>
          <w:szCs w:val="24"/>
        </w:rPr>
        <w:t xml:space="preserve">Breast Cancer Incidence Rates, Tumor Size </w:t>
      </w:r>
      <w:r w:rsidR="00CB35E5" w:rsidRPr="006A16C0">
        <w:rPr>
          <w:sz w:val="24"/>
          <w:szCs w:val="24"/>
        </w:rPr>
        <w:t>Distribution</w:t>
      </w:r>
      <w:r w:rsidR="00863353" w:rsidRPr="006A16C0">
        <w:rPr>
          <w:sz w:val="24"/>
          <w:szCs w:val="24"/>
        </w:rPr>
        <w:t xml:space="preserve">, and Case Fatality Rates </w:t>
      </w:r>
    </w:p>
    <w:p w14:paraId="28898CF5" w14:textId="77777777" w:rsidR="00863353" w:rsidRPr="006A16C0" w:rsidRDefault="00863353" w:rsidP="00863353">
      <w:pPr>
        <w:pStyle w:val="Normal1"/>
        <w:spacing w:line="240" w:lineRule="auto"/>
        <w:rPr>
          <w:sz w:val="24"/>
          <w:szCs w:val="24"/>
        </w:rPr>
      </w:pPr>
    </w:p>
    <w:p w14:paraId="3FF15DDC" w14:textId="77777777" w:rsidR="00CB35E5" w:rsidRPr="006A16C0" w:rsidRDefault="00CB35E5" w:rsidP="00863353">
      <w:pPr>
        <w:pStyle w:val="Normal1"/>
        <w:spacing w:line="240" w:lineRule="auto"/>
        <w:rPr>
          <w:sz w:val="24"/>
          <w:szCs w:val="24"/>
        </w:rPr>
      </w:pPr>
      <w:r w:rsidRPr="006A16C0">
        <w:rPr>
          <w:sz w:val="24"/>
          <w:szCs w:val="24"/>
        </w:rPr>
        <w:t>(A) Incidence rates (cases per 100,000 person-years) by tumor size, 1975-2002.  (B) Annual share of incident breast cancer cases by tumor size, 1975-2002.  (C) Incidence-based case fatality rates from breast cancer and from all other causes of death, 1975-2002.</w:t>
      </w:r>
    </w:p>
    <w:p w14:paraId="29AA8602" w14:textId="77777777" w:rsidR="00863353" w:rsidRPr="006A16C0" w:rsidRDefault="00863353" w:rsidP="00863353">
      <w:pPr>
        <w:pStyle w:val="Normal1"/>
        <w:spacing w:line="240" w:lineRule="auto"/>
        <w:rPr>
          <w:sz w:val="24"/>
          <w:szCs w:val="24"/>
        </w:rPr>
      </w:pPr>
    </w:p>
    <w:p w14:paraId="0DE3C057" w14:textId="19B34703" w:rsidR="00BB4E57" w:rsidRPr="006A16C0" w:rsidRDefault="00BB4E57" w:rsidP="00863353">
      <w:pPr>
        <w:pStyle w:val="Normal1"/>
        <w:spacing w:line="240" w:lineRule="auto"/>
        <w:rPr>
          <w:sz w:val="24"/>
          <w:szCs w:val="24"/>
        </w:rPr>
      </w:pPr>
      <w:r w:rsidRPr="006A16C0">
        <w:rPr>
          <w:sz w:val="24"/>
          <w:szCs w:val="24"/>
        </w:rPr>
        <w:t xml:space="preserve">Figure </w:t>
      </w:r>
      <w:r w:rsidR="00E14B49" w:rsidRPr="006A16C0">
        <w:rPr>
          <w:sz w:val="24"/>
          <w:szCs w:val="24"/>
        </w:rPr>
        <w:t>3</w:t>
      </w:r>
      <w:r w:rsidRPr="006A16C0">
        <w:rPr>
          <w:sz w:val="24"/>
          <w:szCs w:val="24"/>
        </w:rPr>
        <w:t xml:space="preserve">. </w:t>
      </w:r>
      <w:r w:rsidR="00863353" w:rsidRPr="006A16C0">
        <w:rPr>
          <w:sz w:val="24"/>
          <w:szCs w:val="24"/>
        </w:rPr>
        <w:t xml:space="preserve">Contribution of Earlier Detection, Advancements in Breast Cancer Treatment, and Advancements in Treatment of </w:t>
      </w:r>
      <w:r w:rsidR="00CB35E5" w:rsidRPr="006A16C0">
        <w:rPr>
          <w:sz w:val="24"/>
          <w:szCs w:val="24"/>
        </w:rPr>
        <w:t xml:space="preserve">Competing </w:t>
      </w:r>
      <w:r w:rsidR="00863353" w:rsidRPr="006A16C0">
        <w:rPr>
          <w:sz w:val="24"/>
          <w:szCs w:val="24"/>
        </w:rPr>
        <w:t>Diseases on Gain in Life Expectancy</w:t>
      </w:r>
    </w:p>
    <w:p w14:paraId="75567343" w14:textId="77777777" w:rsidR="00BB4E57" w:rsidRPr="006A16C0" w:rsidRDefault="00BB4E57" w:rsidP="00863353">
      <w:pPr>
        <w:pStyle w:val="Normal1"/>
        <w:spacing w:line="240" w:lineRule="auto"/>
        <w:rPr>
          <w:sz w:val="24"/>
          <w:szCs w:val="24"/>
        </w:rPr>
      </w:pPr>
    </w:p>
    <w:p w14:paraId="1090D13F" w14:textId="77777777" w:rsidR="00863353" w:rsidRPr="006A16C0" w:rsidRDefault="00CB35E5" w:rsidP="00863353">
      <w:pPr>
        <w:pStyle w:val="Normal1"/>
        <w:spacing w:line="240" w:lineRule="auto"/>
        <w:rPr>
          <w:sz w:val="24"/>
          <w:szCs w:val="24"/>
        </w:rPr>
      </w:pPr>
      <w:r w:rsidRPr="006A16C0">
        <w:rPr>
          <w:sz w:val="24"/>
          <w:szCs w:val="24"/>
        </w:rPr>
        <w:t xml:space="preserve">Overall gain in life expectancy and the contribution of the temporal shift in tumor size (by tumor size and net contribution) and reductions in case fatality rates from breast cancer and competing causes of death.  </w:t>
      </w:r>
    </w:p>
    <w:p w14:paraId="1EB813C3" w14:textId="77777777" w:rsidR="00CB35E5" w:rsidRPr="006A16C0" w:rsidRDefault="00CB35E5" w:rsidP="00863353">
      <w:pPr>
        <w:pStyle w:val="Normal1"/>
        <w:spacing w:line="240" w:lineRule="auto"/>
        <w:rPr>
          <w:sz w:val="24"/>
          <w:szCs w:val="24"/>
        </w:rPr>
      </w:pPr>
    </w:p>
    <w:p w14:paraId="16DAEA52" w14:textId="0DB810D0" w:rsidR="00BB4E57" w:rsidRPr="006A16C0" w:rsidRDefault="00BB4E57" w:rsidP="00863353">
      <w:pPr>
        <w:pStyle w:val="Normal1"/>
        <w:spacing w:line="240" w:lineRule="auto"/>
        <w:rPr>
          <w:sz w:val="24"/>
          <w:szCs w:val="24"/>
        </w:rPr>
      </w:pPr>
      <w:r w:rsidRPr="006A16C0">
        <w:rPr>
          <w:sz w:val="24"/>
          <w:szCs w:val="24"/>
        </w:rPr>
        <w:t xml:space="preserve">Figure </w:t>
      </w:r>
      <w:r w:rsidR="00E14B49" w:rsidRPr="006A16C0">
        <w:rPr>
          <w:sz w:val="24"/>
          <w:szCs w:val="24"/>
        </w:rPr>
        <w:t>4</w:t>
      </w:r>
      <w:r w:rsidRPr="006A16C0">
        <w:rPr>
          <w:sz w:val="24"/>
          <w:szCs w:val="24"/>
        </w:rPr>
        <w:t xml:space="preserve">.  </w:t>
      </w:r>
      <w:r w:rsidR="00863353" w:rsidRPr="006A16C0">
        <w:rPr>
          <w:sz w:val="24"/>
          <w:szCs w:val="24"/>
        </w:rPr>
        <w:t xml:space="preserve">Contributions to Gain in Life Expectancy, Varying Level of Overdiagnosis </w:t>
      </w:r>
    </w:p>
    <w:p w14:paraId="675C1464" w14:textId="77777777" w:rsidR="00CB35E5" w:rsidRPr="006A16C0" w:rsidRDefault="00CB35E5">
      <w:pPr>
        <w:rPr>
          <w:sz w:val="24"/>
          <w:szCs w:val="24"/>
        </w:rPr>
      </w:pPr>
    </w:p>
    <w:p w14:paraId="528740E7" w14:textId="4F34CA63" w:rsidR="00BB4E57" w:rsidRPr="006A16C0" w:rsidRDefault="00CB35E5">
      <w:pPr>
        <w:rPr>
          <w:sz w:val="24"/>
          <w:szCs w:val="24"/>
        </w:rPr>
      </w:pPr>
      <w:r w:rsidRPr="006A16C0">
        <w:rPr>
          <w:sz w:val="24"/>
          <w:szCs w:val="24"/>
        </w:rPr>
        <w:t xml:space="preserve">Overall gain in life expectancy and its constituent components (temporal shift in tumor size, reductions in case fatality rates from breast cancer, and reductions in case fatality rates from competing causes of death) varying the level of overdiagnosis for tumors </w:t>
      </w:r>
      <w:r w:rsidR="00A526D1" w:rsidRPr="006A16C0">
        <w:rPr>
          <w:rFonts w:eastAsia="MS Gothic"/>
          <w:sz w:val="24"/>
          <w:szCs w:val="24"/>
        </w:rPr>
        <w:t>≤</w:t>
      </w:r>
      <w:r w:rsidR="00B82639" w:rsidRPr="006A16C0">
        <w:rPr>
          <w:sz w:val="24"/>
          <w:szCs w:val="24"/>
        </w:rPr>
        <w:t>3</w:t>
      </w:r>
      <w:r w:rsidRPr="006A16C0">
        <w:rPr>
          <w:sz w:val="24"/>
          <w:szCs w:val="24"/>
        </w:rPr>
        <w:t xml:space="preserve">cm from 0% to </w:t>
      </w:r>
      <w:r w:rsidR="00BC4E45" w:rsidRPr="006A16C0">
        <w:rPr>
          <w:sz w:val="24"/>
          <w:szCs w:val="24"/>
        </w:rPr>
        <w:t>52</w:t>
      </w:r>
      <w:r w:rsidRPr="006A16C0">
        <w:rPr>
          <w:sz w:val="24"/>
          <w:szCs w:val="24"/>
        </w:rPr>
        <w:t>%.</w:t>
      </w:r>
      <w:r w:rsidR="00BB4E57" w:rsidRPr="006A16C0">
        <w:rPr>
          <w:sz w:val="24"/>
          <w:szCs w:val="24"/>
        </w:rPr>
        <w:br w:type="page"/>
      </w:r>
    </w:p>
    <w:p w14:paraId="7182B11B" w14:textId="197AC121" w:rsidR="00BB4E57" w:rsidRPr="006A16C0" w:rsidRDefault="00BB4E57" w:rsidP="00627D39">
      <w:pPr>
        <w:pStyle w:val="Normal1"/>
        <w:spacing w:line="480" w:lineRule="auto"/>
        <w:rPr>
          <w:sz w:val="24"/>
          <w:szCs w:val="24"/>
        </w:rPr>
      </w:pPr>
      <w:r w:rsidRPr="006A16C0">
        <w:rPr>
          <w:sz w:val="24"/>
          <w:szCs w:val="24"/>
        </w:rPr>
        <w:lastRenderedPageBreak/>
        <w:t xml:space="preserve">Table 1. </w:t>
      </w:r>
      <w:r w:rsidR="00863353" w:rsidRPr="006A16C0">
        <w:rPr>
          <w:sz w:val="24"/>
          <w:szCs w:val="24"/>
        </w:rPr>
        <w:t xml:space="preserve">Contribution of Earlier Detection </w:t>
      </w:r>
      <w:r w:rsidR="001853D8" w:rsidRPr="006A16C0">
        <w:rPr>
          <w:sz w:val="24"/>
          <w:szCs w:val="24"/>
        </w:rPr>
        <w:t>on Gain in Life Expectancy</w:t>
      </w:r>
      <w:r w:rsidR="00326E94" w:rsidRPr="006A16C0">
        <w:rPr>
          <w:sz w:val="24"/>
          <w:szCs w:val="24"/>
        </w:rPr>
        <w:t xml:space="preserve"> </w:t>
      </w:r>
    </w:p>
    <w:tbl>
      <w:tblPr>
        <w:tblW w:w="7397" w:type="dxa"/>
        <w:tblInd w:w="93" w:type="dxa"/>
        <w:tblLook w:val="04A0" w:firstRow="1" w:lastRow="0" w:firstColumn="1" w:lastColumn="0" w:noHBand="0" w:noVBand="1"/>
      </w:tblPr>
      <w:tblGrid>
        <w:gridCol w:w="2851"/>
        <w:gridCol w:w="1744"/>
        <w:gridCol w:w="2802"/>
      </w:tblGrid>
      <w:tr w:rsidR="00E14B49" w:rsidRPr="006A16C0" w14:paraId="39A6F3A4" w14:textId="77777777" w:rsidTr="00627D39">
        <w:trPr>
          <w:trHeight w:val="288"/>
        </w:trPr>
        <w:tc>
          <w:tcPr>
            <w:tcW w:w="2851" w:type="dxa"/>
            <w:vMerge w:val="restart"/>
            <w:shd w:val="clear" w:color="auto" w:fill="auto"/>
            <w:vAlign w:val="bottom"/>
          </w:tcPr>
          <w:p w14:paraId="29841FB9" w14:textId="003D8F9B" w:rsidR="00E14B49" w:rsidRPr="006A16C0" w:rsidRDefault="00E14B49" w:rsidP="00627D39">
            <w:pPr>
              <w:spacing w:line="240" w:lineRule="auto"/>
              <w:rPr>
                <w:rFonts w:eastAsia="Times New Roman"/>
                <w:sz w:val="24"/>
                <w:szCs w:val="24"/>
              </w:rPr>
            </w:pPr>
            <w:r w:rsidRPr="006A16C0">
              <w:rPr>
                <w:rFonts w:eastAsia="Times New Roman"/>
                <w:sz w:val="24"/>
                <w:szCs w:val="24"/>
              </w:rPr>
              <w:t>Age Group (Years Old)</w:t>
            </w:r>
          </w:p>
        </w:tc>
        <w:tc>
          <w:tcPr>
            <w:tcW w:w="4546" w:type="dxa"/>
            <w:gridSpan w:val="2"/>
            <w:tcBorders>
              <w:bottom w:val="single" w:sz="4" w:space="0" w:color="auto"/>
            </w:tcBorders>
            <w:shd w:val="clear" w:color="auto" w:fill="auto"/>
            <w:vAlign w:val="bottom"/>
          </w:tcPr>
          <w:p w14:paraId="434E9B41" w14:textId="24F6CEDD" w:rsidR="00E14B49" w:rsidRPr="006A16C0" w:rsidRDefault="00E14B49" w:rsidP="00627D39">
            <w:pPr>
              <w:spacing w:line="240" w:lineRule="auto"/>
              <w:jc w:val="center"/>
              <w:rPr>
                <w:rFonts w:eastAsia="Times New Roman"/>
                <w:sz w:val="24"/>
                <w:szCs w:val="24"/>
              </w:rPr>
            </w:pPr>
            <w:r w:rsidRPr="006A16C0">
              <w:rPr>
                <w:rFonts w:eastAsia="Times New Roman"/>
                <w:sz w:val="24"/>
                <w:szCs w:val="24"/>
              </w:rPr>
              <w:t>Contribution to Gain in Life Expectancy</w:t>
            </w:r>
          </w:p>
        </w:tc>
      </w:tr>
      <w:tr w:rsidR="00E14B49" w:rsidRPr="006A16C0" w14:paraId="43795BE1" w14:textId="77777777" w:rsidTr="00E14B49">
        <w:trPr>
          <w:trHeight w:val="288"/>
        </w:trPr>
        <w:tc>
          <w:tcPr>
            <w:tcW w:w="2851" w:type="dxa"/>
            <w:vMerge/>
            <w:tcBorders>
              <w:bottom w:val="single" w:sz="4" w:space="0" w:color="auto"/>
            </w:tcBorders>
            <w:shd w:val="clear" w:color="auto" w:fill="auto"/>
            <w:vAlign w:val="bottom"/>
            <w:hideMark/>
          </w:tcPr>
          <w:p w14:paraId="64AB069D" w14:textId="30E5F039" w:rsidR="00E14B49" w:rsidRPr="006A16C0" w:rsidRDefault="00E14B49" w:rsidP="00627D39">
            <w:pPr>
              <w:spacing w:line="240" w:lineRule="auto"/>
              <w:rPr>
                <w:rFonts w:eastAsia="Times New Roman"/>
                <w:sz w:val="24"/>
                <w:szCs w:val="24"/>
              </w:rPr>
            </w:pPr>
          </w:p>
        </w:tc>
        <w:tc>
          <w:tcPr>
            <w:tcW w:w="1744" w:type="dxa"/>
            <w:tcBorders>
              <w:top w:val="single" w:sz="4" w:space="0" w:color="auto"/>
              <w:bottom w:val="single" w:sz="4" w:space="0" w:color="auto"/>
            </w:tcBorders>
            <w:shd w:val="clear" w:color="auto" w:fill="auto"/>
            <w:vAlign w:val="bottom"/>
            <w:hideMark/>
          </w:tcPr>
          <w:p w14:paraId="10299911" w14:textId="38FFCF7E" w:rsidR="00E14B49" w:rsidRPr="006A16C0" w:rsidRDefault="00E14B49" w:rsidP="00627D39">
            <w:pPr>
              <w:spacing w:line="240" w:lineRule="auto"/>
              <w:jc w:val="right"/>
              <w:rPr>
                <w:rFonts w:eastAsia="Times New Roman"/>
                <w:sz w:val="24"/>
                <w:szCs w:val="24"/>
              </w:rPr>
            </w:pPr>
            <w:r w:rsidRPr="006A16C0">
              <w:rPr>
                <w:rFonts w:eastAsia="Times New Roman"/>
                <w:sz w:val="24"/>
                <w:szCs w:val="24"/>
              </w:rPr>
              <w:t>Years of Life</w:t>
            </w:r>
          </w:p>
        </w:tc>
        <w:tc>
          <w:tcPr>
            <w:tcW w:w="2802" w:type="dxa"/>
            <w:tcBorders>
              <w:top w:val="single" w:sz="4" w:space="0" w:color="auto"/>
              <w:bottom w:val="single" w:sz="4" w:space="0" w:color="auto"/>
            </w:tcBorders>
            <w:shd w:val="clear" w:color="auto" w:fill="auto"/>
            <w:noWrap/>
            <w:vAlign w:val="bottom"/>
            <w:hideMark/>
          </w:tcPr>
          <w:p w14:paraId="26E1E776" w14:textId="7E329426" w:rsidR="00E14B49" w:rsidRPr="006A16C0" w:rsidRDefault="00326E94" w:rsidP="00627D39">
            <w:pPr>
              <w:spacing w:line="240" w:lineRule="auto"/>
              <w:jc w:val="right"/>
              <w:rPr>
                <w:rFonts w:eastAsia="Times New Roman"/>
                <w:sz w:val="24"/>
                <w:szCs w:val="24"/>
              </w:rPr>
            </w:pPr>
            <w:r w:rsidRPr="006A16C0">
              <w:rPr>
                <w:rFonts w:eastAsia="Times New Roman"/>
                <w:sz w:val="24"/>
                <w:szCs w:val="24"/>
              </w:rPr>
              <w:t>Percentage</w:t>
            </w:r>
          </w:p>
        </w:tc>
      </w:tr>
      <w:tr w:rsidR="00E14B49" w:rsidRPr="006A16C0" w14:paraId="215E1121" w14:textId="77777777" w:rsidTr="00627D39">
        <w:trPr>
          <w:trHeight w:val="288"/>
        </w:trPr>
        <w:tc>
          <w:tcPr>
            <w:tcW w:w="2851" w:type="dxa"/>
            <w:tcBorders>
              <w:top w:val="single" w:sz="4" w:space="0" w:color="auto"/>
            </w:tcBorders>
            <w:shd w:val="clear" w:color="auto" w:fill="auto"/>
            <w:vAlign w:val="center"/>
            <w:hideMark/>
          </w:tcPr>
          <w:p w14:paraId="21C6A18E" w14:textId="3841C697" w:rsidR="00E14B49" w:rsidRPr="006A16C0" w:rsidRDefault="00E14B49" w:rsidP="00627D39">
            <w:pPr>
              <w:tabs>
                <w:tab w:val="left" w:pos="447"/>
              </w:tabs>
              <w:spacing w:line="240" w:lineRule="auto"/>
              <w:rPr>
                <w:rFonts w:eastAsia="Times New Roman"/>
                <w:sz w:val="24"/>
                <w:szCs w:val="24"/>
              </w:rPr>
            </w:pPr>
            <w:r w:rsidRPr="006A16C0">
              <w:rPr>
                <w:rFonts w:eastAsia="Times New Roman"/>
                <w:sz w:val="24"/>
                <w:szCs w:val="24"/>
              </w:rPr>
              <w:tab/>
              <w:t>40-49</w:t>
            </w:r>
          </w:p>
        </w:tc>
        <w:tc>
          <w:tcPr>
            <w:tcW w:w="1744" w:type="dxa"/>
            <w:tcBorders>
              <w:top w:val="single" w:sz="4" w:space="0" w:color="auto"/>
            </w:tcBorders>
            <w:shd w:val="clear" w:color="auto" w:fill="auto"/>
            <w:vAlign w:val="center"/>
            <w:hideMark/>
          </w:tcPr>
          <w:p w14:paraId="5C307DC1" w14:textId="77777777" w:rsidR="00E14B49" w:rsidRPr="006A16C0" w:rsidRDefault="00E14B49" w:rsidP="00627D39">
            <w:pPr>
              <w:spacing w:line="240" w:lineRule="auto"/>
              <w:jc w:val="right"/>
              <w:rPr>
                <w:rFonts w:eastAsia="Times New Roman"/>
                <w:sz w:val="24"/>
                <w:szCs w:val="24"/>
              </w:rPr>
            </w:pPr>
            <w:r w:rsidRPr="006A16C0">
              <w:rPr>
                <w:rFonts w:eastAsia="Times New Roman"/>
                <w:sz w:val="24"/>
                <w:szCs w:val="24"/>
              </w:rPr>
              <w:t>0.56</w:t>
            </w:r>
          </w:p>
        </w:tc>
        <w:tc>
          <w:tcPr>
            <w:tcW w:w="2802" w:type="dxa"/>
            <w:tcBorders>
              <w:top w:val="single" w:sz="4" w:space="0" w:color="auto"/>
            </w:tcBorders>
            <w:shd w:val="clear" w:color="auto" w:fill="auto"/>
            <w:noWrap/>
            <w:vAlign w:val="bottom"/>
            <w:hideMark/>
          </w:tcPr>
          <w:p w14:paraId="4B5545A8" w14:textId="48C7D7D6" w:rsidR="00E14B49" w:rsidRPr="006A16C0" w:rsidRDefault="00E14B49" w:rsidP="00627D39">
            <w:pPr>
              <w:spacing w:line="240" w:lineRule="auto"/>
              <w:jc w:val="right"/>
              <w:rPr>
                <w:rFonts w:eastAsia="Times New Roman"/>
                <w:sz w:val="24"/>
                <w:szCs w:val="24"/>
              </w:rPr>
            </w:pPr>
            <w:r w:rsidRPr="006A16C0">
              <w:rPr>
                <w:rFonts w:eastAsia="Times New Roman"/>
                <w:sz w:val="24"/>
                <w:szCs w:val="24"/>
              </w:rPr>
              <w:t>5.12</w:t>
            </w:r>
          </w:p>
        </w:tc>
      </w:tr>
      <w:tr w:rsidR="00E14B49" w:rsidRPr="006A16C0" w14:paraId="3894CD8C" w14:textId="77777777" w:rsidTr="00627D39">
        <w:trPr>
          <w:trHeight w:val="288"/>
        </w:trPr>
        <w:tc>
          <w:tcPr>
            <w:tcW w:w="2851" w:type="dxa"/>
            <w:shd w:val="clear" w:color="auto" w:fill="auto"/>
            <w:vAlign w:val="center"/>
            <w:hideMark/>
          </w:tcPr>
          <w:p w14:paraId="30C3E353" w14:textId="4E6C6C71" w:rsidR="00E14B49" w:rsidRPr="006A16C0" w:rsidRDefault="00E14B49" w:rsidP="00627D39">
            <w:pPr>
              <w:tabs>
                <w:tab w:val="left" w:pos="447"/>
              </w:tabs>
              <w:spacing w:line="240" w:lineRule="auto"/>
              <w:rPr>
                <w:rFonts w:eastAsia="Times New Roman"/>
                <w:sz w:val="24"/>
                <w:szCs w:val="24"/>
              </w:rPr>
            </w:pPr>
            <w:r w:rsidRPr="006A16C0">
              <w:rPr>
                <w:rFonts w:eastAsia="Times New Roman"/>
                <w:sz w:val="24"/>
                <w:szCs w:val="24"/>
              </w:rPr>
              <w:tab/>
              <w:t>50-59</w:t>
            </w:r>
          </w:p>
        </w:tc>
        <w:tc>
          <w:tcPr>
            <w:tcW w:w="1744" w:type="dxa"/>
            <w:shd w:val="clear" w:color="auto" w:fill="auto"/>
            <w:vAlign w:val="center"/>
            <w:hideMark/>
          </w:tcPr>
          <w:p w14:paraId="65F4B3CD" w14:textId="77777777" w:rsidR="00E14B49" w:rsidRPr="006A16C0" w:rsidRDefault="00E14B49" w:rsidP="00627D39">
            <w:pPr>
              <w:spacing w:line="240" w:lineRule="auto"/>
              <w:jc w:val="right"/>
              <w:rPr>
                <w:rFonts w:eastAsia="Times New Roman"/>
                <w:sz w:val="24"/>
                <w:szCs w:val="24"/>
              </w:rPr>
            </w:pPr>
            <w:r w:rsidRPr="006A16C0">
              <w:rPr>
                <w:rFonts w:eastAsia="Times New Roman"/>
                <w:sz w:val="24"/>
                <w:szCs w:val="24"/>
              </w:rPr>
              <w:t>0.45</w:t>
            </w:r>
          </w:p>
        </w:tc>
        <w:tc>
          <w:tcPr>
            <w:tcW w:w="2802" w:type="dxa"/>
            <w:shd w:val="clear" w:color="auto" w:fill="auto"/>
            <w:noWrap/>
            <w:vAlign w:val="bottom"/>
            <w:hideMark/>
          </w:tcPr>
          <w:p w14:paraId="77A2B8B4" w14:textId="35AFF606" w:rsidR="00E14B49" w:rsidRPr="006A16C0" w:rsidRDefault="00E14B49" w:rsidP="00627D39">
            <w:pPr>
              <w:spacing w:line="240" w:lineRule="auto"/>
              <w:jc w:val="right"/>
              <w:rPr>
                <w:rFonts w:eastAsia="Times New Roman"/>
                <w:sz w:val="24"/>
                <w:szCs w:val="24"/>
              </w:rPr>
            </w:pPr>
            <w:r w:rsidRPr="006A16C0">
              <w:rPr>
                <w:rFonts w:eastAsia="Times New Roman"/>
                <w:sz w:val="24"/>
                <w:szCs w:val="24"/>
              </w:rPr>
              <w:t>4.11</w:t>
            </w:r>
          </w:p>
        </w:tc>
      </w:tr>
      <w:tr w:rsidR="00E14B49" w:rsidRPr="006A16C0" w14:paraId="0E867612" w14:textId="77777777" w:rsidTr="00627D39">
        <w:trPr>
          <w:trHeight w:val="288"/>
        </w:trPr>
        <w:tc>
          <w:tcPr>
            <w:tcW w:w="2851" w:type="dxa"/>
            <w:shd w:val="clear" w:color="auto" w:fill="auto"/>
            <w:vAlign w:val="center"/>
            <w:hideMark/>
          </w:tcPr>
          <w:p w14:paraId="3F9E4CF3" w14:textId="3088FFDF" w:rsidR="00E14B49" w:rsidRPr="006A16C0" w:rsidRDefault="00E14B49" w:rsidP="00627D39">
            <w:pPr>
              <w:tabs>
                <w:tab w:val="left" w:pos="447"/>
              </w:tabs>
              <w:spacing w:line="240" w:lineRule="auto"/>
              <w:rPr>
                <w:rFonts w:eastAsia="Times New Roman"/>
                <w:sz w:val="24"/>
                <w:szCs w:val="24"/>
              </w:rPr>
            </w:pPr>
            <w:r w:rsidRPr="006A16C0">
              <w:rPr>
                <w:rFonts w:eastAsia="Times New Roman"/>
                <w:sz w:val="24"/>
                <w:szCs w:val="24"/>
              </w:rPr>
              <w:tab/>
              <w:t>60-69</w:t>
            </w:r>
          </w:p>
        </w:tc>
        <w:tc>
          <w:tcPr>
            <w:tcW w:w="1744" w:type="dxa"/>
            <w:shd w:val="clear" w:color="auto" w:fill="auto"/>
            <w:vAlign w:val="center"/>
            <w:hideMark/>
          </w:tcPr>
          <w:p w14:paraId="36FADEFE" w14:textId="77777777" w:rsidR="00E14B49" w:rsidRPr="006A16C0" w:rsidRDefault="00E14B49" w:rsidP="00627D39">
            <w:pPr>
              <w:spacing w:line="240" w:lineRule="auto"/>
              <w:jc w:val="right"/>
              <w:rPr>
                <w:rFonts w:eastAsia="Times New Roman"/>
                <w:sz w:val="24"/>
                <w:szCs w:val="24"/>
              </w:rPr>
            </w:pPr>
            <w:r w:rsidRPr="006A16C0">
              <w:rPr>
                <w:rFonts w:eastAsia="Times New Roman"/>
                <w:sz w:val="24"/>
                <w:szCs w:val="24"/>
              </w:rPr>
              <w:t>0.41</w:t>
            </w:r>
          </w:p>
        </w:tc>
        <w:tc>
          <w:tcPr>
            <w:tcW w:w="2802" w:type="dxa"/>
            <w:shd w:val="clear" w:color="auto" w:fill="auto"/>
            <w:noWrap/>
            <w:vAlign w:val="bottom"/>
            <w:hideMark/>
          </w:tcPr>
          <w:p w14:paraId="51499282" w14:textId="3A7E1062" w:rsidR="00E14B49" w:rsidRPr="006A16C0" w:rsidRDefault="00E14B49" w:rsidP="00627D39">
            <w:pPr>
              <w:spacing w:line="240" w:lineRule="auto"/>
              <w:jc w:val="right"/>
              <w:rPr>
                <w:rFonts w:eastAsia="Times New Roman"/>
                <w:sz w:val="24"/>
                <w:szCs w:val="24"/>
              </w:rPr>
            </w:pPr>
            <w:r w:rsidRPr="006A16C0">
              <w:rPr>
                <w:rFonts w:eastAsia="Times New Roman"/>
                <w:sz w:val="24"/>
                <w:szCs w:val="24"/>
              </w:rPr>
              <w:t>3.75</w:t>
            </w:r>
          </w:p>
        </w:tc>
      </w:tr>
      <w:tr w:rsidR="00E14B49" w:rsidRPr="006A16C0" w14:paraId="01CA08F0" w14:textId="77777777" w:rsidTr="00627D39">
        <w:trPr>
          <w:trHeight w:val="288"/>
        </w:trPr>
        <w:tc>
          <w:tcPr>
            <w:tcW w:w="2851" w:type="dxa"/>
            <w:shd w:val="clear" w:color="auto" w:fill="auto"/>
            <w:vAlign w:val="center"/>
            <w:hideMark/>
          </w:tcPr>
          <w:p w14:paraId="576C5925" w14:textId="12CCD92B" w:rsidR="00E14B49" w:rsidRPr="006A16C0" w:rsidRDefault="00E14B49" w:rsidP="00627D39">
            <w:pPr>
              <w:tabs>
                <w:tab w:val="left" w:pos="447"/>
              </w:tabs>
              <w:spacing w:line="240" w:lineRule="auto"/>
              <w:rPr>
                <w:rFonts w:eastAsia="Times New Roman"/>
                <w:sz w:val="24"/>
                <w:szCs w:val="24"/>
              </w:rPr>
            </w:pPr>
            <w:r w:rsidRPr="006A16C0">
              <w:rPr>
                <w:rFonts w:eastAsia="Times New Roman"/>
                <w:sz w:val="24"/>
                <w:szCs w:val="24"/>
              </w:rPr>
              <w:tab/>
              <w:t>70-79</w:t>
            </w:r>
          </w:p>
        </w:tc>
        <w:tc>
          <w:tcPr>
            <w:tcW w:w="1744" w:type="dxa"/>
            <w:shd w:val="clear" w:color="auto" w:fill="auto"/>
            <w:vAlign w:val="center"/>
            <w:hideMark/>
          </w:tcPr>
          <w:p w14:paraId="72A4BAA7" w14:textId="77777777" w:rsidR="00E14B49" w:rsidRPr="006A16C0" w:rsidRDefault="00E14B49" w:rsidP="00627D39">
            <w:pPr>
              <w:spacing w:line="240" w:lineRule="auto"/>
              <w:jc w:val="right"/>
              <w:rPr>
                <w:rFonts w:eastAsia="Times New Roman"/>
                <w:sz w:val="24"/>
                <w:szCs w:val="24"/>
              </w:rPr>
            </w:pPr>
            <w:r w:rsidRPr="006A16C0">
              <w:rPr>
                <w:rFonts w:eastAsia="Times New Roman"/>
                <w:sz w:val="24"/>
                <w:szCs w:val="24"/>
              </w:rPr>
              <w:t>0.72</w:t>
            </w:r>
          </w:p>
        </w:tc>
        <w:tc>
          <w:tcPr>
            <w:tcW w:w="2802" w:type="dxa"/>
            <w:shd w:val="clear" w:color="auto" w:fill="auto"/>
            <w:noWrap/>
            <w:vAlign w:val="bottom"/>
            <w:hideMark/>
          </w:tcPr>
          <w:p w14:paraId="34998D2F" w14:textId="11474F07" w:rsidR="00E14B49" w:rsidRPr="006A16C0" w:rsidRDefault="00E14B49" w:rsidP="00627D39">
            <w:pPr>
              <w:spacing w:line="240" w:lineRule="auto"/>
              <w:jc w:val="right"/>
              <w:rPr>
                <w:rFonts w:eastAsia="Times New Roman"/>
                <w:sz w:val="24"/>
                <w:szCs w:val="24"/>
              </w:rPr>
            </w:pPr>
            <w:r w:rsidRPr="006A16C0">
              <w:rPr>
                <w:rFonts w:eastAsia="Times New Roman"/>
                <w:sz w:val="24"/>
                <w:szCs w:val="24"/>
              </w:rPr>
              <w:t>6.58</w:t>
            </w:r>
          </w:p>
        </w:tc>
      </w:tr>
      <w:tr w:rsidR="00E14B49" w:rsidRPr="006A16C0" w14:paraId="4E26C9B7" w14:textId="77777777" w:rsidTr="00627D39">
        <w:trPr>
          <w:trHeight w:val="288"/>
        </w:trPr>
        <w:tc>
          <w:tcPr>
            <w:tcW w:w="2851" w:type="dxa"/>
            <w:shd w:val="clear" w:color="auto" w:fill="auto"/>
            <w:vAlign w:val="center"/>
            <w:hideMark/>
          </w:tcPr>
          <w:p w14:paraId="3EC58FE4" w14:textId="57B40137" w:rsidR="00E14B49" w:rsidRPr="006A16C0" w:rsidRDefault="00E14B49" w:rsidP="00627D39">
            <w:pPr>
              <w:tabs>
                <w:tab w:val="left" w:pos="447"/>
              </w:tabs>
              <w:spacing w:line="240" w:lineRule="auto"/>
              <w:rPr>
                <w:rFonts w:eastAsia="Times New Roman"/>
                <w:sz w:val="24"/>
                <w:szCs w:val="24"/>
              </w:rPr>
            </w:pPr>
            <w:r w:rsidRPr="006A16C0">
              <w:rPr>
                <w:rFonts w:eastAsia="Times New Roman"/>
                <w:sz w:val="24"/>
                <w:szCs w:val="24"/>
              </w:rPr>
              <w:tab/>
              <w:t>80-89</w:t>
            </w:r>
          </w:p>
        </w:tc>
        <w:tc>
          <w:tcPr>
            <w:tcW w:w="1744" w:type="dxa"/>
            <w:shd w:val="clear" w:color="auto" w:fill="auto"/>
            <w:vAlign w:val="center"/>
            <w:hideMark/>
          </w:tcPr>
          <w:p w14:paraId="3C2DFA38" w14:textId="77777777" w:rsidR="00E14B49" w:rsidRPr="006A16C0" w:rsidRDefault="00E14B49" w:rsidP="00627D39">
            <w:pPr>
              <w:spacing w:line="240" w:lineRule="auto"/>
              <w:jc w:val="right"/>
              <w:rPr>
                <w:rFonts w:eastAsia="Times New Roman"/>
                <w:sz w:val="24"/>
                <w:szCs w:val="24"/>
              </w:rPr>
            </w:pPr>
            <w:r w:rsidRPr="006A16C0">
              <w:rPr>
                <w:rFonts w:eastAsia="Times New Roman"/>
                <w:sz w:val="24"/>
                <w:szCs w:val="24"/>
              </w:rPr>
              <w:t>0.65</w:t>
            </w:r>
          </w:p>
        </w:tc>
        <w:tc>
          <w:tcPr>
            <w:tcW w:w="2802" w:type="dxa"/>
            <w:shd w:val="clear" w:color="auto" w:fill="auto"/>
            <w:noWrap/>
            <w:vAlign w:val="bottom"/>
            <w:hideMark/>
          </w:tcPr>
          <w:p w14:paraId="4AE4FF66" w14:textId="77AF87B2" w:rsidR="00E14B49" w:rsidRPr="006A16C0" w:rsidRDefault="00E14B49" w:rsidP="00627D39">
            <w:pPr>
              <w:spacing w:line="240" w:lineRule="auto"/>
              <w:jc w:val="right"/>
              <w:rPr>
                <w:rFonts w:eastAsia="Times New Roman"/>
                <w:sz w:val="24"/>
                <w:szCs w:val="24"/>
              </w:rPr>
            </w:pPr>
            <w:r w:rsidRPr="006A16C0">
              <w:rPr>
                <w:rFonts w:eastAsia="Times New Roman"/>
                <w:sz w:val="24"/>
                <w:szCs w:val="24"/>
              </w:rPr>
              <w:t>5.94</w:t>
            </w:r>
          </w:p>
        </w:tc>
      </w:tr>
      <w:tr w:rsidR="00E14B49" w:rsidRPr="006A16C0" w14:paraId="00C5E97A" w14:textId="77777777" w:rsidTr="00627D39">
        <w:trPr>
          <w:trHeight w:val="288"/>
        </w:trPr>
        <w:tc>
          <w:tcPr>
            <w:tcW w:w="2851" w:type="dxa"/>
            <w:shd w:val="clear" w:color="auto" w:fill="auto"/>
            <w:vAlign w:val="center"/>
            <w:hideMark/>
          </w:tcPr>
          <w:p w14:paraId="41154D45" w14:textId="2F9F7678" w:rsidR="00E14B49" w:rsidRPr="006A16C0" w:rsidRDefault="00E14B49" w:rsidP="00627D39">
            <w:pPr>
              <w:tabs>
                <w:tab w:val="left" w:pos="447"/>
              </w:tabs>
              <w:spacing w:line="240" w:lineRule="auto"/>
              <w:rPr>
                <w:rFonts w:eastAsia="Times New Roman"/>
                <w:sz w:val="24"/>
                <w:szCs w:val="24"/>
              </w:rPr>
            </w:pPr>
            <w:r w:rsidRPr="006A16C0">
              <w:rPr>
                <w:rFonts w:eastAsia="Times New Roman"/>
                <w:sz w:val="24"/>
                <w:szCs w:val="24"/>
              </w:rPr>
              <w:tab/>
              <w:t>90-99</w:t>
            </w:r>
          </w:p>
        </w:tc>
        <w:tc>
          <w:tcPr>
            <w:tcW w:w="1744" w:type="dxa"/>
            <w:shd w:val="clear" w:color="auto" w:fill="auto"/>
            <w:vAlign w:val="center"/>
            <w:hideMark/>
          </w:tcPr>
          <w:p w14:paraId="69421719" w14:textId="77777777" w:rsidR="00E14B49" w:rsidRPr="006A16C0" w:rsidRDefault="00E14B49" w:rsidP="00627D39">
            <w:pPr>
              <w:spacing w:line="240" w:lineRule="auto"/>
              <w:jc w:val="right"/>
              <w:rPr>
                <w:rFonts w:eastAsia="Times New Roman"/>
                <w:sz w:val="24"/>
                <w:szCs w:val="24"/>
              </w:rPr>
            </w:pPr>
            <w:r w:rsidRPr="006A16C0">
              <w:rPr>
                <w:rFonts w:eastAsia="Times New Roman"/>
                <w:sz w:val="24"/>
                <w:szCs w:val="24"/>
              </w:rPr>
              <w:t>0.12</w:t>
            </w:r>
          </w:p>
        </w:tc>
        <w:tc>
          <w:tcPr>
            <w:tcW w:w="2802" w:type="dxa"/>
            <w:shd w:val="clear" w:color="auto" w:fill="auto"/>
            <w:noWrap/>
            <w:vAlign w:val="bottom"/>
            <w:hideMark/>
          </w:tcPr>
          <w:p w14:paraId="277CFB6A" w14:textId="23F5B4CC" w:rsidR="00E14B49" w:rsidRPr="006A16C0" w:rsidRDefault="00E14B49" w:rsidP="00627D39">
            <w:pPr>
              <w:spacing w:line="240" w:lineRule="auto"/>
              <w:jc w:val="right"/>
              <w:rPr>
                <w:rFonts w:eastAsia="Times New Roman"/>
                <w:sz w:val="24"/>
                <w:szCs w:val="24"/>
              </w:rPr>
            </w:pPr>
            <w:r w:rsidRPr="006A16C0">
              <w:rPr>
                <w:rFonts w:eastAsia="Times New Roman"/>
                <w:sz w:val="24"/>
                <w:szCs w:val="24"/>
              </w:rPr>
              <w:t>1.10</w:t>
            </w:r>
          </w:p>
        </w:tc>
      </w:tr>
      <w:tr w:rsidR="00E14B49" w:rsidRPr="006A16C0" w14:paraId="2F3D0559" w14:textId="77777777" w:rsidTr="00627D39">
        <w:trPr>
          <w:trHeight w:val="288"/>
        </w:trPr>
        <w:tc>
          <w:tcPr>
            <w:tcW w:w="2851" w:type="dxa"/>
            <w:tcBorders>
              <w:bottom w:val="single" w:sz="4" w:space="0" w:color="auto"/>
            </w:tcBorders>
            <w:shd w:val="clear" w:color="auto" w:fill="auto"/>
            <w:vAlign w:val="center"/>
            <w:hideMark/>
          </w:tcPr>
          <w:p w14:paraId="439AAA3D" w14:textId="1390AB1E" w:rsidR="00E14B49" w:rsidRPr="006A16C0" w:rsidRDefault="00E14B49" w:rsidP="00627D39">
            <w:pPr>
              <w:tabs>
                <w:tab w:val="left" w:pos="447"/>
              </w:tabs>
              <w:spacing w:line="240" w:lineRule="auto"/>
              <w:rPr>
                <w:rFonts w:eastAsia="Times New Roman"/>
                <w:sz w:val="24"/>
                <w:szCs w:val="24"/>
              </w:rPr>
            </w:pPr>
            <w:r w:rsidRPr="006A16C0">
              <w:rPr>
                <w:rFonts w:eastAsia="Times New Roman"/>
                <w:sz w:val="24"/>
                <w:szCs w:val="24"/>
              </w:rPr>
              <w:tab/>
              <w:t>≥100</w:t>
            </w:r>
          </w:p>
        </w:tc>
        <w:tc>
          <w:tcPr>
            <w:tcW w:w="1744" w:type="dxa"/>
            <w:tcBorders>
              <w:bottom w:val="single" w:sz="4" w:space="0" w:color="auto"/>
            </w:tcBorders>
            <w:shd w:val="clear" w:color="auto" w:fill="auto"/>
            <w:vAlign w:val="center"/>
            <w:hideMark/>
          </w:tcPr>
          <w:p w14:paraId="1F81B37D" w14:textId="77777777" w:rsidR="00E14B49" w:rsidRPr="006A16C0" w:rsidRDefault="00E14B49" w:rsidP="00627D39">
            <w:pPr>
              <w:spacing w:line="240" w:lineRule="auto"/>
              <w:jc w:val="right"/>
              <w:rPr>
                <w:rFonts w:eastAsia="Times New Roman"/>
                <w:sz w:val="24"/>
                <w:szCs w:val="24"/>
              </w:rPr>
            </w:pPr>
            <w:r w:rsidRPr="006A16C0">
              <w:rPr>
                <w:rFonts w:eastAsia="Times New Roman"/>
                <w:sz w:val="24"/>
                <w:szCs w:val="24"/>
              </w:rPr>
              <w:t>0.01</w:t>
            </w:r>
          </w:p>
        </w:tc>
        <w:tc>
          <w:tcPr>
            <w:tcW w:w="2802" w:type="dxa"/>
            <w:tcBorders>
              <w:bottom w:val="single" w:sz="4" w:space="0" w:color="auto"/>
            </w:tcBorders>
            <w:shd w:val="clear" w:color="auto" w:fill="auto"/>
            <w:noWrap/>
            <w:vAlign w:val="bottom"/>
            <w:hideMark/>
          </w:tcPr>
          <w:p w14:paraId="4DCF92BC" w14:textId="2425B6C6" w:rsidR="00E14B49" w:rsidRPr="006A16C0" w:rsidRDefault="00E14B49" w:rsidP="00627D39">
            <w:pPr>
              <w:spacing w:line="240" w:lineRule="auto"/>
              <w:jc w:val="right"/>
              <w:rPr>
                <w:rFonts w:eastAsia="Times New Roman"/>
                <w:sz w:val="24"/>
                <w:szCs w:val="24"/>
              </w:rPr>
            </w:pPr>
            <w:r w:rsidRPr="006A16C0">
              <w:rPr>
                <w:rFonts w:eastAsia="Times New Roman"/>
                <w:sz w:val="24"/>
                <w:szCs w:val="24"/>
              </w:rPr>
              <w:t>0.09</w:t>
            </w:r>
          </w:p>
        </w:tc>
      </w:tr>
      <w:tr w:rsidR="00E14B49" w:rsidRPr="006A16C0" w14:paraId="66136B22" w14:textId="77777777" w:rsidTr="00627D39">
        <w:trPr>
          <w:trHeight w:val="288"/>
        </w:trPr>
        <w:tc>
          <w:tcPr>
            <w:tcW w:w="2851" w:type="dxa"/>
            <w:tcBorders>
              <w:top w:val="single" w:sz="4" w:space="0" w:color="auto"/>
            </w:tcBorders>
            <w:shd w:val="clear" w:color="auto" w:fill="auto"/>
            <w:vAlign w:val="center"/>
            <w:hideMark/>
          </w:tcPr>
          <w:p w14:paraId="5302F302" w14:textId="3001695A" w:rsidR="00E14B49" w:rsidRPr="006A16C0" w:rsidRDefault="00E14B49" w:rsidP="00627D39">
            <w:pPr>
              <w:tabs>
                <w:tab w:val="left" w:pos="447"/>
              </w:tabs>
              <w:spacing w:line="240" w:lineRule="auto"/>
              <w:rPr>
                <w:rFonts w:eastAsia="Times New Roman"/>
                <w:sz w:val="24"/>
                <w:szCs w:val="24"/>
              </w:rPr>
            </w:pPr>
            <w:r w:rsidRPr="006A16C0">
              <w:rPr>
                <w:rFonts w:eastAsia="Times New Roman"/>
                <w:sz w:val="24"/>
                <w:szCs w:val="24"/>
              </w:rPr>
              <w:tab/>
              <w:t>Total</w:t>
            </w:r>
          </w:p>
        </w:tc>
        <w:tc>
          <w:tcPr>
            <w:tcW w:w="1744" w:type="dxa"/>
            <w:tcBorders>
              <w:top w:val="single" w:sz="4" w:space="0" w:color="auto"/>
            </w:tcBorders>
            <w:shd w:val="clear" w:color="auto" w:fill="auto"/>
            <w:vAlign w:val="center"/>
            <w:hideMark/>
          </w:tcPr>
          <w:p w14:paraId="33317F1A" w14:textId="77777777" w:rsidR="00E14B49" w:rsidRPr="006A16C0" w:rsidRDefault="00E14B49" w:rsidP="00627D39">
            <w:pPr>
              <w:spacing w:line="240" w:lineRule="auto"/>
              <w:jc w:val="right"/>
              <w:rPr>
                <w:rFonts w:eastAsia="Times New Roman"/>
                <w:sz w:val="24"/>
                <w:szCs w:val="24"/>
              </w:rPr>
            </w:pPr>
            <w:r w:rsidRPr="006A16C0">
              <w:rPr>
                <w:rFonts w:eastAsia="Times New Roman"/>
                <w:sz w:val="24"/>
                <w:szCs w:val="24"/>
              </w:rPr>
              <w:t>2.92</w:t>
            </w:r>
          </w:p>
        </w:tc>
        <w:tc>
          <w:tcPr>
            <w:tcW w:w="2802" w:type="dxa"/>
            <w:tcBorders>
              <w:top w:val="single" w:sz="4" w:space="0" w:color="auto"/>
            </w:tcBorders>
            <w:shd w:val="clear" w:color="auto" w:fill="auto"/>
            <w:noWrap/>
            <w:vAlign w:val="bottom"/>
            <w:hideMark/>
          </w:tcPr>
          <w:p w14:paraId="0CE5C717" w14:textId="55E19A67" w:rsidR="00E14B49" w:rsidRPr="006A16C0" w:rsidRDefault="00E14B49" w:rsidP="00627D39">
            <w:pPr>
              <w:spacing w:line="240" w:lineRule="auto"/>
              <w:jc w:val="right"/>
              <w:rPr>
                <w:rFonts w:eastAsia="Times New Roman"/>
                <w:sz w:val="24"/>
                <w:szCs w:val="24"/>
              </w:rPr>
            </w:pPr>
            <w:r w:rsidRPr="006A16C0">
              <w:rPr>
                <w:rFonts w:eastAsia="Times New Roman"/>
                <w:sz w:val="24"/>
                <w:szCs w:val="24"/>
              </w:rPr>
              <w:t>26.69</w:t>
            </w:r>
          </w:p>
        </w:tc>
      </w:tr>
    </w:tbl>
    <w:p w14:paraId="53128AF1" w14:textId="77777777" w:rsidR="00BB4E57" w:rsidRPr="006A16C0" w:rsidRDefault="00BB4E57" w:rsidP="008D20E9">
      <w:pPr>
        <w:pStyle w:val="Normal1"/>
        <w:spacing w:line="480" w:lineRule="auto"/>
        <w:rPr>
          <w:sz w:val="24"/>
          <w:szCs w:val="24"/>
        </w:rPr>
      </w:pPr>
    </w:p>
    <w:p w14:paraId="238F1A01" w14:textId="77777777" w:rsidR="00BB4E57" w:rsidRPr="006A16C0" w:rsidRDefault="00BB4E57" w:rsidP="00BB4E57">
      <w:pPr>
        <w:rPr>
          <w:sz w:val="24"/>
          <w:szCs w:val="24"/>
        </w:rPr>
      </w:pPr>
    </w:p>
    <w:p w14:paraId="43E56FBB" w14:textId="77777777" w:rsidR="00BB4E57" w:rsidRPr="006A16C0" w:rsidRDefault="00BB4E57" w:rsidP="00BB4E57">
      <w:pPr>
        <w:rPr>
          <w:sz w:val="24"/>
          <w:szCs w:val="24"/>
        </w:rPr>
      </w:pPr>
    </w:p>
    <w:p w14:paraId="53FC2AD4" w14:textId="77777777" w:rsidR="00BB4E57" w:rsidRPr="006A16C0" w:rsidRDefault="00BB4E57" w:rsidP="00BB4E57">
      <w:pPr>
        <w:rPr>
          <w:sz w:val="24"/>
          <w:szCs w:val="24"/>
        </w:rPr>
      </w:pPr>
    </w:p>
    <w:p w14:paraId="0C03F550" w14:textId="77777777" w:rsidR="00BB4E57" w:rsidRPr="006A16C0" w:rsidRDefault="00BB4E57" w:rsidP="00BB4E57">
      <w:pPr>
        <w:tabs>
          <w:tab w:val="left" w:pos="5980"/>
        </w:tabs>
        <w:rPr>
          <w:sz w:val="24"/>
          <w:szCs w:val="24"/>
        </w:rPr>
      </w:pPr>
      <w:r w:rsidRPr="006A16C0">
        <w:rPr>
          <w:sz w:val="24"/>
          <w:szCs w:val="24"/>
        </w:rPr>
        <w:tab/>
      </w:r>
    </w:p>
    <w:sectPr w:rsidR="00BB4E57" w:rsidRPr="006A16C0">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Trebuchet MS">
    <w:panose1 w:val="020B0603020202020204"/>
    <w:charset w:val="00"/>
    <w:family w:val="auto"/>
    <w:pitch w:val="default"/>
  </w:font>
  <w:font w:name="Lucida Grande">
    <w:altName w:val="Arial"/>
    <w:panose1 w:val="020B0600040502020204"/>
    <w:charset w:val="00"/>
    <w:family w:val="auto"/>
    <w:pitch w:val="variable"/>
    <w:sig w:usb0="E1000AEF" w:usb1="5000A1FF" w:usb2="00000000" w:usb3="00000000" w:csb0="000001BF" w:csb1="00000000"/>
  </w:font>
  <w:font w:name="Arial Unicode MS">
    <w:panose1 w:val="020B0604020202020204"/>
    <w:charset w:val="00"/>
    <w:family w:val="auto"/>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0000012" w:usb3="00000000" w:csb0="0002009F" w:csb1="00000000"/>
  </w:font>
  <w:font w:name="Kaiti SC Black">
    <w:panose1 w:val="02010800040101010101"/>
    <w:charset w:val="00"/>
    <w:family w:val="auto"/>
    <w:pitch w:val="variable"/>
    <w:sig w:usb0="00000003" w:usb1="080F0000" w:usb2="00000000" w:usb3="00000000" w:csb0="00040001"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77822AD"/>
    <w:multiLevelType w:val="hybridMultilevel"/>
    <w:tmpl w:val="E07EC4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revisionView w:insDel="0" w:formatting="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26350"/>
    <w:rsid w:val="00021D1A"/>
    <w:rsid w:val="00023A72"/>
    <w:rsid w:val="000350FC"/>
    <w:rsid w:val="00045F00"/>
    <w:rsid w:val="0004608D"/>
    <w:rsid w:val="000549FB"/>
    <w:rsid w:val="000572AB"/>
    <w:rsid w:val="00057AA8"/>
    <w:rsid w:val="0006370B"/>
    <w:rsid w:val="00065CBA"/>
    <w:rsid w:val="0006635C"/>
    <w:rsid w:val="00077772"/>
    <w:rsid w:val="00077E9C"/>
    <w:rsid w:val="000803B8"/>
    <w:rsid w:val="00081570"/>
    <w:rsid w:val="00083451"/>
    <w:rsid w:val="00085B7C"/>
    <w:rsid w:val="000937A8"/>
    <w:rsid w:val="000958AC"/>
    <w:rsid w:val="000A2BB9"/>
    <w:rsid w:val="000A3A29"/>
    <w:rsid w:val="000B1D4C"/>
    <w:rsid w:val="000C19FF"/>
    <w:rsid w:val="000D0DFD"/>
    <w:rsid w:val="000D1151"/>
    <w:rsid w:val="000E2307"/>
    <w:rsid w:val="000F1D43"/>
    <w:rsid w:val="000F5C79"/>
    <w:rsid w:val="001019B4"/>
    <w:rsid w:val="001054ED"/>
    <w:rsid w:val="00105E7D"/>
    <w:rsid w:val="001152F1"/>
    <w:rsid w:val="00120F13"/>
    <w:rsid w:val="00122E90"/>
    <w:rsid w:val="001338A1"/>
    <w:rsid w:val="00135A0F"/>
    <w:rsid w:val="00137094"/>
    <w:rsid w:val="00142FC8"/>
    <w:rsid w:val="00152866"/>
    <w:rsid w:val="00153030"/>
    <w:rsid w:val="00160652"/>
    <w:rsid w:val="001607AA"/>
    <w:rsid w:val="001607D2"/>
    <w:rsid w:val="00175168"/>
    <w:rsid w:val="001853D8"/>
    <w:rsid w:val="00187DCE"/>
    <w:rsid w:val="0019494F"/>
    <w:rsid w:val="00197AAB"/>
    <w:rsid w:val="001B549C"/>
    <w:rsid w:val="001D00BB"/>
    <w:rsid w:val="001D0377"/>
    <w:rsid w:val="001D0C3C"/>
    <w:rsid w:val="001D3E7C"/>
    <w:rsid w:val="001D7526"/>
    <w:rsid w:val="001E777C"/>
    <w:rsid w:val="001F22FA"/>
    <w:rsid w:val="001F50E7"/>
    <w:rsid w:val="0020610B"/>
    <w:rsid w:val="00210420"/>
    <w:rsid w:val="00210B74"/>
    <w:rsid w:val="00212714"/>
    <w:rsid w:val="00220CAC"/>
    <w:rsid w:val="00221EAD"/>
    <w:rsid w:val="00221FC8"/>
    <w:rsid w:val="002244D3"/>
    <w:rsid w:val="00226350"/>
    <w:rsid w:val="00232A27"/>
    <w:rsid w:val="00251851"/>
    <w:rsid w:val="00253B11"/>
    <w:rsid w:val="00263AD1"/>
    <w:rsid w:val="00284D11"/>
    <w:rsid w:val="00293907"/>
    <w:rsid w:val="0029416B"/>
    <w:rsid w:val="00296A2C"/>
    <w:rsid w:val="002B0625"/>
    <w:rsid w:val="002B5363"/>
    <w:rsid w:val="002D2734"/>
    <w:rsid w:val="002E549B"/>
    <w:rsid w:val="002F1940"/>
    <w:rsid w:val="002F1C2F"/>
    <w:rsid w:val="00300279"/>
    <w:rsid w:val="00301872"/>
    <w:rsid w:val="0031128D"/>
    <w:rsid w:val="00315E0A"/>
    <w:rsid w:val="00323538"/>
    <w:rsid w:val="00326E94"/>
    <w:rsid w:val="00327FAB"/>
    <w:rsid w:val="00330391"/>
    <w:rsid w:val="00333115"/>
    <w:rsid w:val="00354ABC"/>
    <w:rsid w:val="00357CF1"/>
    <w:rsid w:val="00357FC4"/>
    <w:rsid w:val="00360AA5"/>
    <w:rsid w:val="00362CD0"/>
    <w:rsid w:val="003640FA"/>
    <w:rsid w:val="00366862"/>
    <w:rsid w:val="0036720A"/>
    <w:rsid w:val="00372E10"/>
    <w:rsid w:val="00372E30"/>
    <w:rsid w:val="00373E3D"/>
    <w:rsid w:val="00374D11"/>
    <w:rsid w:val="0038471A"/>
    <w:rsid w:val="00385389"/>
    <w:rsid w:val="00396A2F"/>
    <w:rsid w:val="003A6180"/>
    <w:rsid w:val="003A6D35"/>
    <w:rsid w:val="003B2A77"/>
    <w:rsid w:val="003C73A9"/>
    <w:rsid w:val="003D0FA0"/>
    <w:rsid w:val="003E0830"/>
    <w:rsid w:val="003E27F5"/>
    <w:rsid w:val="003E4FD1"/>
    <w:rsid w:val="003E7278"/>
    <w:rsid w:val="003E78F7"/>
    <w:rsid w:val="0040048B"/>
    <w:rsid w:val="00407819"/>
    <w:rsid w:val="00416547"/>
    <w:rsid w:val="00425009"/>
    <w:rsid w:val="00435237"/>
    <w:rsid w:val="00435CD7"/>
    <w:rsid w:val="004460A2"/>
    <w:rsid w:val="00454D9D"/>
    <w:rsid w:val="0045642D"/>
    <w:rsid w:val="00460A12"/>
    <w:rsid w:val="00474B87"/>
    <w:rsid w:val="0049043D"/>
    <w:rsid w:val="0049107A"/>
    <w:rsid w:val="004A16BB"/>
    <w:rsid w:val="004A2312"/>
    <w:rsid w:val="004A3DF9"/>
    <w:rsid w:val="004A4024"/>
    <w:rsid w:val="004A5FDB"/>
    <w:rsid w:val="004C16D0"/>
    <w:rsid w:val="004D00D7"/>
    <w:rsid w:val="004D735B"/>
    <w:rsid w:val="004D75AF"/>
    <w:rsid w:val="004E6252"/>
    <w:rsid w:val="004E6EB3"/>
    <w:rsid w:val="00524230"/>
    <w:rsid w:val="00525D3D"/>
    <w:rsid w:val="00530286"/>
    <w:rsid w:val="00532DB5"/>
    <w:rsid w:val="0055083B"/>
    <w:rsid w:val="00561926"/>
    <w:rsid w:val="00564088"/>
    <w:rsid w:val="005718C9"/>
    <w:rsid w:val="00582960"/>
    <w:rsid w:val="00584AFD"/>
    <w:rsid w:val="00585B78"/>
    <w:rsid w:val="00587C76"/>
    <w:rsid w:val="005944DE"/>
    <w:rsid w:val="005961EC"/>
    <w:rsid w:val="00597C35"/>
    <w:rsid w:val="005A1953"/>
    <w:rsid w:val="005A489C"/>
    <w:rsid w:val="005A6413"/>
    <w:rsid w:val="005C5769"/>
    <w:rsid w:val="005E6591"/>
    <w:rsid w:val="005F3AB6"/>
    <w:rsid w:val="006079F0"/>
    <w:rsid w:val="00610B58"/>
    <w:rsid w:val="00610DA0"/>
    <w:rsid w:val="00627D39"/>
    <w:rsid w:val="00632CA1"/>
    <w:rsid w:val="006361E7"/>
    <w:rsid w:val="00663F69"/>
    <w:rsid w:val="00666234"/>
    <w:rsid w:val="00666E0B"/>
    <w:rsid w:val="00667D88"/>
    <w:rsid w:val="0068629B"/>
    <w:rsid w:val="00686F13"/>
    <w:rsid w:val="00693455"/>
    <w:rsid w:val="006965C2"/>
    <w:rsid w:val="006A16C0"/>
    <w:rsid w:val="006A21AC"/>
    <w:rsid w:val="006A4329"/>
    <w:rsid w:val="006B3887"/>
    <w:rsid w:val="006C64C2"/>
    <w:rsid w:val="006D5B11"/>
    <w:rsid w:val="006E3C12"/>
    <w:rsid w:val="006E7554"/>
    <w:rsid w:val="007155F4"/>
    <w:rsid w:val="007164D2"/>
    <w:rsid w:val="007178CC"/>
    <w:rsid w:val="0072326D"/>
    <w:rsid w:val="0072697E"/>
    <w:rsid w:val="007327EC"/>
    <w:rsid w:val="00733A73"/>
    <w:rsid w:val="0075486B"/>
    <w:rsid w:val="007619BF"/>
    <w:rsid w:val="00763EE8"/>
    <w:rsid w:val="00764DAE"/>
    <w:rsid w:val="00770581"/>
    <w:rsid w:val="00774F21"/>
    <w:rsid w:val="007839AB"/>
    <w:rsid w:val="00785261"/>
    <w:rsid w:val="00786A52"/>
    <w:rsid w:val="00794797"/>
    <w:rsid w:val="007A504C"/>
    <w:rsid w:val="007A60E1"/>
    <w:rsid w:val="007B1B8B"/>
    <w:rsid w:val="007C60E3"/>
    <w:rsid w:val="007D65B7"/>
    <w:rsid w:val="007E49C7"/>
    <w:rsid w:val="008048FF"/>
    <w:rsid w:val="008235BE"/>
    <w:rsid w:val="00834B54"/>
    <w:rsid w:val="00843CEB"/>
    <w:rsid w:val="008562E8"/>
    <w:rsid w:val="00863353"/>
    <w:rsid w:val="008651AB"/>
    <w:rsid w:val="008659E5"/>
    <w:rsid w:val="00871F4B"/>
    <w:rsid w:val="00875812"/>
    <w:rsid w:val="00885F6C"/>
    <w:rsid w:val="008A0B13"/>
    <w:rsid w:val="008A435D"/>
    <w:rsid w:val="008B1EBF"/>
    <w:rsid w:val="008B7512"/>
    <w:rsid w:val="008C01DB"/>
    <w:rsid w:val="008C1C53"/>
    <w:rsid w:val="008C5CAD"/>
    <w:rsid w:val="008D20E9"/>
    <w:rsid w:val="008D387C"/>
    <w:rsid w:val="008D51A0"/>
    <w:rsid w:val="008F7C88"/>
    <w:rsid w:val="00903EAD"/>
    <w:rsid w:val="00904A4E"/>
    <w:rsid w:val="009109E7"/>
    <w:rsid w:val="00922F44"/>
    <w:rsid w:val="00933C4C"/>
    <w:rsid w:val="00935A18"/>
    <w:rsid w:val="00947D6B"/>
    <w:rsid w:val="00950717"/>
    <w:rsid w:val="00962818"/>
    <w:rsid w:val="0096522B"/>
    <w:rsid w:val="00967A63"/>
    <w:rsid w:val="00981397"/>
    <w:rsid w:val="009822BB"/>
    <w:rsid w:val="00987C4E"/>
    <w:rsid w:val="009C1954"/>
    <w:rsid w:val="009C2EC3"/>
    <w:rsid w:val="009C4A5A"/>
    <w:rsid w:val="009D5DE9"/>
    <w:rsid w:val="009E1B2C"/>
    <w:rsid w:val="009E2A3D"/>
    <w:rsid w:val="009F1518"/>
    <w:rsid w:val="009F4FE6"/>
    <w:rsid w:val="00A019D8"/>
    <w:rsid w:val="00A01F87"/>
    <w:rsid w:val="00A0398B"/>
    <w:rsid w:val="00A04BF2"/>
    <w:rsid w:val="00A07B8F"/>
    <w:rsid w:val="00A1059B"/>
    <w:rsid w:val="00A16FAC"/>
    <w:rsid w:val="00A377C3"/>
    <w:rsid w:val="00A45135"/>
    <w:rsid w:val="00A453B9"/>
    <w:rsid w:val="00A526D1"/>
    <w:rsid w:val="00A755FC"/>
    <w:rsid w:val="00A81DFD"/>
    <w:rsid w:val="00A82A42"/>
    <w:rsid w:val="00A86484"/>
    <w:rsid w:val="00A87AB6"/>
    <w:rsid w:val="00A87DF7"/>
    <w:rsid w:val="00A92655"/>
    <w:rsid w:val="00A92732"/>
    <w:rsid w:val="00A927B2"/>
    <w:rsid w:val="00A963EB"/>
    <w:rsid w:val="00AA376E"/>
    <w:rsid w:val="00AB1D88"/>
    <w:rsid w:val="00AB5144"/>
    <w:rsid w:val="00AC4A30"/>
    <w:rsid w:val="00AC5DEE"/>
    <w:rsid w:val="00AD39B9"/>
    <w:rsid w:val="00AD3DAC"/>
    <w:rsid w:val="00AE0563"/>
    <w:rsid w:val="00AF24DA"/>
    <w:rsid w:val="00AF4EB6"/>
    <w:rsid w:val="00B01AF9"/>
    <w:rsid w:val="00B024F2"/>
    <w:rsid w:val="00B269B4"/>
    <w:rsid w:val="00B341E8"/>
    <w:rsid w:val="00B35181"/>
    <w:rsid w:val="00B53691"/>
    <w:rsid w:val="00B56C03"/>
    <w:rsid w:val="00B75225"/>
    <w:rsid w:val="00B820C2"/>
    <w:rsid w:val="00B82639"/>
    <w:rsid w:val="00B8287F"/>
    <w:rsid w:val="00B91CFC"/>
    <w:rsid w:val="00B955C7"/>
    <w:rsid w:val="00BA7BB1"/>
    <w:rsid w:val="00BB21A3"/>
    <w:rsid w:val="00BB4E57"/>
    <w:rsid w:val="00BC2E1B"/>
    <w:rsid w:val="00BC337B"/>
    <w:rsid w:val="00BC4E45"/>
    <w:rsid w:val="00BD6879"/>
    <w:rsid w:val="00BE2251"/>
    <w:rsid w:val="00BE474C"/>
    <w:rsid w:val="00BE6FA0"/>
    <w:rsid w:val="00C23A1E"/>
    <w:rsid w:val="00C27F7A"/>
    <w:rsid w:val="00C32860"/>
    <w:rsid w:val="00C35FBF"/>
    <w:rsid w:val="00C36E41"/>
    <w:rsid w:val="00C429CC"/>
    <w:rsid w:val="00C440C5"/>
    <w:rsid w:val="00C5224B"/>
    <w:rsid w:val="00C70037"/>
    <w:rsid w:val="00C73C1B"/>
    <w:rsid w:val="00C839B7"/>
    <w:rsid w:val="00C854CA"/>
    <w:rsid w:val="00C87F93"/>
    <w:rsid w:val="00C97614"/>
    <w:rsid w:val="00CA7651"/>
    <w:rsid w:val="00CB35E5"/>
    <w:rsid w:val="00CB7FD5"/>
    <w:rsid w:val="00CC06FC"/>
    <w:rsid w:val="00CE2F4E"/>
    <w:rsid w:val="00CE77AC"/>
    <w:rsid w:val="00CF572F"/>
    <w:rsid w:val="00D108C8"/>
    <w:rsid w:val="00D27E4B"/>
    <w:rsid w:val="00D32481"/>
    <w:rsid w:val="00D33B69"/>
    <w:rsid w:val="00D50A70"/>
    <w:rsid w:val="00D65F26"/>
    <w:rsid w:val="00D72F83"/>
    <w:rsid w:val="00D817F9"/>
    <w:rsid w:val="00D825F7"/>
    <w:rsid w:val="00D86190"/>
    <w:rsid w:val="00D90772"/>
    <w:rsid w:val="00D91E76"/>
    <w:rsid w:val="00DB3A26"/>
    <w:rsid w:val="00DC147C"/>
    <w:rsid w:val="00DC7947"/>
    <w:rsid w:val="00DC7F3E"/>
    <w:rsid w:val="00DD1080"/>
    <w:rsid w:val="00DD28C8"/>
    <w:rsid w:val="00DD7760"/>
    <w:rsid w:val="00DE06B2"/>
    <w:rsid w:val="00DE3B50"/>
    <w:rsid w:val="00DE4A23"/>
    <w:rsid w:val="00DF0AF8"/>
    <w:rsid w:val="00DF1B68"/>
    <w:rsid w:val="00DF26D8"/>
    <w:rsid w:val="00E0251D"/>
    <w:rsid w:val="00E03920"/>
    <w:rsid w:val="00E05997"/>
    <w:rsid w:val="00E10D64"/>
    <w:rsid w:val="00E14B49"/>
    <w:rsid w:val="00E209B7"/>
    <w:rsid w:val="00E36CBC"/>
    <w:rsid w:val="00E50EF2"/>
    <w:rsid w:val="00E60B7E"/>
    <w:rsid w:val="00E63FFB"/>
    <w:rsid w:val="00E661C1"/>
    <w:rsid w:val="00E702D5"/>
    <w:rsid w:val="00E71220"/>
    <w:rsid w:val="00E713ED"/>
    <w:rsid w:val="00E81F38"/>
    <w:rsid w:val="00E91969"/>
    <w:rsid w:val="00E92EEC"/>
    <w:rsid w:val="00E95610"/>
    <w:rsid w:val="00EA7A52"/>
    <w:rsid w:val="00EA7AB7"/>
    <w:rsid w:val="00EB106E"/>
    <w:rsid w:val="00EB168A"/>
    <w:rsid w:val="00EB2808"/>
    <w:rsid w:val="00EB2BAD"/>
    <w:rsid w:val="00EB7175"/>
    <w:rsid w:val="00EC16C8"/>
    <w:rsid w:val="00EC7589"/>
    <w:rsid w:val="00ED14FF"/>
    <w:rsid w:val="00EE2CBC"/>
    <w:rsid w:val="00EF0473"/>
    <w:rsid w:val="00F03C17"/>
    <w:rsid w:val="00F13160"/>
    <w:rsid w:val="00F149AB"/>
    <w:rsid w:val="00F16533"/>
    <w:rsid w:val="00F17E33"/>
    <w:rsid w:val="00F27BF9"/>
    <w:rsid w:val="00F33599"/>
    <w:rsid w:val="00F36A7F"/>
    <w:rsid w:val="00F3728A"/>
    <w:rsid w:val="00F55836"/>
    <w:rsid w:val="00F62C08"/>
    <w:rsid w:val="00F644DA"/>
    <w:rsid w:val="00F82E8A"/>
    <w:rsid w:val="00F8345E"/>
    <w:rsid w:val="00F87AAC"/>
    <w:rsid w:val="00F94264"/>
    <w:rsid w:val="00F95D74"/>
    <w:rsid w:val="00FA59E7"/>
    <w:rsid w:val="00FB1A51"/>
    <w:rsid w:val="00FB5CAE"/>
    <w:rsid w:val="00FB64D7"/>
    <w:rsid w:val="00FD448F"/>
    <w:rsid w:val="00FE142E"/>
    <w:rsid w:val="00FE36C9"/>
    <w:rsid w:val="00FE7566"/>
    <w:rsid w:val="00FF489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61BF851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contextualSpacing/>
    </w:pPr>
    <w:rPr>
      <w:rFonts w:ascii="Trebuchet MS" w:eastAsia="Trebuchet MS" w:hAnsi="Trebuchet MS" w:cs="Trebuchet MS"/>
      <w:sz w:val="42"/>
      <w:szCs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65CB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5CBA"/>
    <w:rPr>
      <w:rFonts w:ascii="Lucida Grande" w:hAnsi="Lucida Grande" w:cs="Lucida Grande"/>
      <w:sz w:val="18"/>
      <w:szCs w:val="18"/>
    </w:rPr>
  </w:style>
  <w:style w:type="paragraph" w:styleId="NormalWeb">
    <w:name w:val="Normal (Web)"/>
    <w:basedOn w:val="Normal"/>
    <w:uiPriority w:val="99"/>
    <w:semiHidden/>
    <w:unhideWhenUsed/>
    <w:rsid w:val="00065CBA"/>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065CBA"/>
    <w:rPr>
      <w:b/>
      <w:bCs/>
      <w:sz w:val="20"/>
      <w:szCs w:val="20"/>
    </w:rPr>
  </w:style>
  <w:style w:type="character" w:customStyle="1" w:styleId="CommentSubjectChar">
    <w:name w:val="Comment Subject Char"/>
    <w:basedOn w:val="CommentTextChar"/>
    <w:link w:val="CommentSubject"/>
    <w:uiPriority w:val="99"/>
    <w:semiHidden/>
    <w:rsid w:val="00065CBA"/>
    <w:rPr>
      <w:b/>
      <w:bCs/>
      <w:sz w:val="20"/>
      <w:szCs w:val="20"/>
    </w:rPr>
  </w:style>
  <w:style w:type="paragraph" w:styleId="Bibliography">
    <w:name w:val="Bibliography"/>
    <w:basedOn w:val="Normal"/>
    <w:next w:val="Normal"/>
    <w:uiPriority w:val="37"/>
    <w:unhideWhenUsed/>
    <w:rsid w:val="000B1D4C"/>
    <w:pPr>
      <w:tabs>
        <w:tab w:val="left" w:pos="380"/>
        <w:tab w:val="left" w:pos="500"/>
      </w:tabs>
      <w:spacing w:after="240" w:line="240" w:lineRule="auto"/>
      <w:ind w:left="504" w:hanging="504"/>
    </w:pPr>
  </w:style>
  <w:style w:type="paragraph" w:customStyle="1" w:styleId="Normal2">
    <w:name w:val="Normal2"/>
    <w:rsid w:val="00EB168A"/>
  </w:style>
  <w:style w:type="character" w:customStyle="1" w:styleId="st">
    <w:name w:val="st"/>
    <w:basedOn w:val="DefaultParagraphFont"/>
    <w:rsid w:val="00525D3D"/>
  </w:style>
  <w:style w:type="character" w:styleId="Emphasis">
    <w:name w:val="Emphasis"/>
    <w:basedOn w:val="DefaultParagraphFont"/>
    <w:uiPriority w:val="20"/>
    <w:qFormat/>
    <w:rsid w:val="00525D3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272115">
      <w:bodyDiv w:val="1"/>
      <w:marLeft w:val="0"/>
      <w:marRight w:val="0"/>
      <w:marTop w:val="0"/>
      <w:marBottom w:val="0"/>
      <w:divBdr>
        <w:top w:val="none" w:sz="0" w:space="0" w:color="auto"/>
        <w:left w:val="none" w:sz="0" w:space="0" w:color="auto"/>
        <w:bottom w:val="none" w:sz="0" w:space="0" w:color="auto"/>
        <w:right w:val="none" w:sz="0" w:space="0" w:color="auto"/>
      </w:divBdr>
    </w:div>
    <w:div w:id="174465599">
      <w:bodyDiv w:val="1"/>
      <w:marLeft w:val="0"/>
      <w:marRight w:val="0"/>
      <w:marTop w:val="0"/>
      <w:marBottom w:val="0"/>
      <w:divBdr>
        <w:top w:val="none" w:sz="0" w:space="0" w:color="auto"/>
        <w:left w:val="none" w:sz="0" w:space="0" w:color="auto"/>
        <w:bottom w:val="none" w:sz="0" w:space="0" w:color="auto"/>
        <w:right w:val="none" w:sz="0" w:space="0" w:color="auto"/>
      </w:divBdr>
    </w:div>
    <w:div w:id="415787792">
      <w:bodyDiv w:val="1"/>
      <w:marLeft w:val="0"/>
      <w:marRight w:val="0"/>
      <w:marTop w:val="0"/>
      <w:marBottom w:val="0"/>
      <w:divBdr>
        <w:top w:val="none" w:sz="0" w:space="0" w:color="auto"/>
        <w:left w:val="none" w:sz="0" w:space="0" w:color="auto"/>
        <w:bottom w:val="none" w:sz="0" w:space="0" w:color="auto"/>
        <w:right w:val="none" w:sz="0" w:space="0" w:color="auto"/>
      </w:divBdr>
    </w:div>
    <w:div w:id="545415821">
      <w:bodyDiv w:val="1"/>
      <w:marLeft w:val="0"/>
      <w:marRight w:val="0"/>
      <w:marTop w:val="0"/>
      <w:marBottom w:val="0"/>
      <w:divBdr>
        <w:top w:val="none" w:sz="0" w:space="0" w:color="auto"/>
        <w:left w:val="none" w:sz="0" w:space="0" w:color="auto"/>
        <w:bottom w:val="none" w:sz="0" w:space="0" w:color="auto"/>
        <w:right w:val="none" w:sz="0" w:space="0" w:color="auto"/>
      </w:divBdr>
    </w:div>
    <w:div w:id="644243159">
      <w:bodyDiv w:val="1"/>
      <w:marLeft w:val="0"/>
      <w:marRight w:val="0"/>
      <w:marTop w:val="0"/>
      <w:marBottom w:val="0"/>
      <w:divBdr>
        <w:top w:val="none" w:sz="0" w:space="0" w:color="auto"/>
        <w:left w:val="none" w:sz="0" w:space="0" w:color="auto"/>
        <w:bottom w:val="none" w:sz="0" w:space="0" w:color="auto"/>
        <w:right w:val="none" w:sz="0" w:space="0" w:color="auto"/>
      </w:divBdr>
    </w:div>
    <w:div w:id="697699683">
      <w:bodyDiv w:val="1"/>
      <w:marLeft w:val="0"/>
      <w:marRight w:val="0"/>
      <w:marTop w:val="0"/>
      <w:marBottom w:val="0"/>
      <w:divBdr>
        <w:top w:val="none" w:sz="0" w:space="0" w:color="auto"/>
        <w:left w:val="none" w:sz="0" w:space="0" w:color="auto"/>
        <w:bottom w:val="none" w:sz="0" w:space="0" w:color="auto"/>
        <w:right w:val="none" w:sz="0" w:space="0" w:color="auto"/>
      </w:divBdr>
    </w:div>
    <w:div w:id="1117875927">
      <w:bodyDiv w:val="1"/>
      <w:marLeft w:val="0"/>
      <w:marRight w:val="0"/>
      <w:marTop w:val="0"/>
      <w:marBottom w:val="0"/>
      <w:divBdr>
        <w:top w:val="none" w:sz="0" w:space="0" w:color="auto"/>
        <w:left w:val="none" w:sz="0" w:space="0" w:color="auto"/>
        <w:bottom w:val="none" w:sz="0" w:space="0" w:color="auto"/>
        <w:right w:val="none" w:sz="0" w:space="0" w:color="auto"/>
      </w:divBdr>
    </w:div>
    <w:div w:id="1303580209">
      <w:bodyDiv w:val="1"/>
      <w:marLeft w:val="0"/>
      <w:marRight w:val="0"/>
      <w:marTop w:val="0"/>
      <w:marBottom w:val="0"/>
      <w:divBdr>
        <w:top w:val="none" w:sz="0" w:space="0" w:color="auto"/>
        <w:left w:val="none" w:sz="0" w:space="0" w:color="auto"/>
        <w:bottom w:val="none" w:sz="0" w:space="0" w:color="auto"/>
        <w:right w:val="none" w:sz="0" w:space="0" w:color="auto"/>
      </w:divBdr>
    </w:div>
    <w:div w:id="1541867698">
      <w:bodyDiv w:val="1"/>
      <w:marLeft w:val="0"/>
      <w:marRight w:val="0"/>
      <w:marTop w:val="0"/>
      <w:marBottom w:val="0"/>
      <w:divBdr>
        <w:top w:val="none" w:sz="0" w:space="0" w:color="auto"/>
        <w:left w:val="none" w:sz="0" w:space="0" w:color="auto"/>
        <w:bottom w:val="none" w:sz="0" w:space="0" w:color="auto"/>
        <w:right w:val="none" w:sz="0" w:space="0" w:color="auto"/>
      </w:divBdr>
    </w:div>
    <w:div w:id="1775633191">
      <w:bodyDiv w:val="1"/>
      <w:marLeft w:val="0"/>
      <w:marRight w:val="0"/>
      <w:marTop w:val="0"/>
      <w:marBottom w:val="0"/>
      <w:divBdr>
        <w:top w:val="none" w:sz="0" w:space="0" w:color="auto"/>
        <w:left w:val="none" w:sz="0" w:space="0" w:color="auto"/>
        <w:bottom w:val="none" w:sz="0" w:space="0" w:color="auto"/>
        <w:right w:val="none" w:sz="0" w:space="0" w:color="auto"/>
      </w:divBdr>
    </w:div>
    <w:div w:id="1867211358">
      <w:bodyDiv w:val="1"/>
      <w:marLeft w:val="0"/>
      <w:marRight w:val="0"/>
      <w:marTop w:val="0"/>
      <w:marBottom w:val="0"/>
      <w:divBdr>
        <w:top w:val="none" w:sz="0" w:space="0" w:color="auto"/>
        <w:left w:val="none" w:sz="0" w:space="0" w:color="auto"/>
        <w:bottom w:val="none" w:sz="0" w:space="0" w:color="auto"/>
        <w:right w:val="none" w:sz="0" w:space="0" w:color="auto"/>
      </w:divBdr>
    </w:div>
    <w:div w:id="1894077025">
      <w:bodyDiv w:val="1"/>
      <w:marLeft w:val="0"/>
      <w:marRight w:val="0"/>
      <w:marTop w:val="0"/>
      <w:marBottom w:val="0"/>
      <w:divBdr>
        <w:top w:val="none" w:sz="0" w:space="0" w:color="auto"/>
        <w:left w:val="none" w:sz="0" w:space="0" w:color="auto"/>
        <w:bottom w:val="none" w:sz="0" w:space="0" w:color="auto"/>
        <w:right w:val="none" w:sz="0" w:space="0" w:color="auto"/>
      </w:divBdr>
    </w:div>
    <w:div w:id="2115125818">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EF5C53E-6F0E-894B-8F96-03E96F7448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21</Pages>
  <Words>18646</Words>
  <Characters>106285</Characters>
  <Application>Microsoft Macintosh Word</Application>
  <DocSecurity>0</DocSecurity>
  <Lines>885</Lines>
  <Paragraphs>249</Paragraphs>
  <ScaleCrop>false</ScaleCrop>
  <HeadingPairs>
    <vt:vector size="2" baseType="variant">
      <vt:variant>
        <vt:lpstr>Title</vt:lpstr>
      </vt:variant>
      <vt:variant>
        <vt:i4>1</vt:i4>
      </vt:variant>
    </vt:vector>
  </HeadingPairs>
  <TitlesOfParts>
    <vt:vector size="1" baseType="lpstr">
      <vt:lpstr/>
    </vt:vector>
  </TitlesOfParts>
  <Company>Univ of Wisc-Madison</Company>
  <LinksUpToDate>false</LinksUpToDate>
  <CharactersWithSpaces>1246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ram Beltran-Sanchez</dc:creator>
  <cp:keywords/>
  <dc:description/>
  <cp:lastModifiedBy>Samir S. Soneji</cp:lastModifiedBy>
  <cp:revision>8</cp:revision>
  <cp:lastPrinted>2015-08-10T20:55:00Z</cp:lastPrinted>
  <dcterms:created xsi:type="dcterms:W3CDTF">2015-10-30T12:54:00Z</dcterms:created>
  <dcterms:modified xsi:type="dcterms:W3CDTF">2015-10-30T2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nKSehyS6"/&gt;&lt;style id="http://www.zotero.org/styles/the-new-england-journal-of-medicine"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ies>
</file>